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07AA5B" w14:textId="77777777" w:rsidR="00A07183" w:rsidRPr="001D01A6" w:rsidRDefault="00A07183" w:rsidP="00A07183">
      <w:pPr>
        <w:spacing w:line="276" w:lineRule="auto"/>
        <w:jc w:val="center"/>
        <w:rPr>
          <w:bCs/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4334837E" wp14:editId="50A563B2">
            <wp:extent cx="1495425" cy="1495425"/>
            <wp:effectExtent l="0" t="0" r="9525" b="9525"/>
            <wp:docPr id="186" name="Picture 186" descr="Logo, company n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Logo, company nam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5425" cy="1495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F2A12" w14:textId="77777777" w:rsidR="00A07183" w:rsidRPr="001D01A6" w:rsidRDefault="00A07183" w:rsidP="00A07183">
      <w:pPr>
        <w:spacing w:line="276" w:lineRule="auto"/>
        <w:jc w:val="center"/>
        <w:rPr>
          <w:bCs/>
          <w:color w:val="000000" w:themeColor="text1"/>
          <w:lang w:val="en-GB"/>
        </w:rPr>
      </w:pPr>
    </w:p>
    <w:p w14:paraId="749DB32D" w14:textId="77777777" w:rsidR="00A07183" w:rsidRPr="001D01A6" w:rsidRDefault="00A07183" w:rsidP="00A07183">
      <w:pPr>
        <w:spacing w:line="276" w:lineRule="auto"/>
        <w:jc w:val="center"/>
        <w:rPr>
          <w:bCs/>
          <w:color w:val="000000" w:themeColor="text1"/>
          <w:lang w:val="en-GB"/>
        </w:rPr>
      </w:pPr>
    </w:p>
    <w:p w14:paraId="68A00DCC" w14:textId="77777777" w:rsidR="00A07183" w:rsidRPr="001D01A6" w:rsidRDefault="00A07183" w:rsidP="00A07183">
      <w:pPr>
        <w:spacing w:line="276" w:lineRule="auto"/>
        <w:jc w:val="center"/>
        <w:rPr>
          <w:b/>
          <w:color w:val="000000" w:themeColor="text1"/>
          <w:sz w:val="52"/>
          <w:szCs w:val="52"/>
          <w:lang w:val="en-GB"/>
        </w:rPr>
      </w:pPr>
      <w:r w:rsidRPr="001D01A6">
        <w:rPr>
          <w:b/>
          <w:color w:val="000000" w:themeColor="text1"/>
          <w:sz w:val="52"/>
          <w:szCs w:val="52"/>
          <w:lang w:val="en-GB"/>
        </w:rPr>
        <w:t>Data mining and visualization for business intelligence</w:t>
      </w:r>
    </w:p>
    <w:p w14:paraId="5F3E31C2" w14:textId="72BE4A5C" w:rsidR="00A07183" w:rsidRDefault="00A07183" w:rsidP="00A07183">
      <w:pPr>
        <w:spacing w:line="276" w:lineRule="auto"/>
        <w:jc w:val="center"/>
        <w:rPr>
          <w:b/>
          <w:color w:val="000000" w:themeColor="text1"/>
          <w:sz w:val="52"/>
          <w:szCs w:val="52"/>
          <w:lang w:val="en-GB"/>
        </w:rPr>
      </w:pPr>
    </w:p>
    <w:p w14:paraId="0937A76F" w14:textId="371EF21D" w:rsidR="007C48EB" w:rsidRDefault="007C48EB" w:rsidP="00A07183">
      <w:pPr>
        <w:spacing w:line="276" w:lineRule="auto"/>
        <w:jc w:val="center"/>
        <w:rPr>
          <w:b/>
          <w:color w:val="000000" w:themeColor="text1"/>
          <w:sz w:val="52"/>
          <w:szCs w:val="52"/>
          <w:lang w:val="en-GB"/>
        </w:rPr>
      </w:pPr>
    </w:p>
    <w:p w14:paraId="393B237E" w14:textId="77777777" w:rsidR="007C48EB" w:rsidRPr="001D01A6" w:rsidRDefault="007C48EB" w:rsidP="00A07183">
      <w:pPr>
        <w:spacing w:line="276" w:lineRule="auto"/>
        <w:jc w:val="center"/>
        <w:rPr>
          <w:b/>
          <w:color w:val="000000" w:themeColor="text1"/>
          <w:sz w:val="52"/>
          <w:szCs w:val="52"/>
          <w:lang w:val="en-GB"/>
        </w:rPr>
      </w:pPr>
    </w:p>
    <w:p w14:paraId="7007D9D5" w14:textId="35E5D11F" w:rsidR="00A07183" w:rsidRPr="001D01A6" w:rsidRDefault="00A07183" w:rsidP="00A07183">
      <w:pPr>
        <w:spacing w:line="276" w:lineRule="auto"/>
        <w:jc w:val="center"/>
        <w:rPr>
          <w:b/>
          <w:color w:val="000000" w:themeColor="text1"/>
          <w:sz w:val="28"/>
          <w:szCs w:val="28"/>
          <w:lang w:val="en-GB"/>
        </w:rPr>
      </w:pPr>
      <w:r w:rsidRPr="001D01A6">
        <w:rPr>
          <w:b/>
          <w:color w:val="000000" w:themeColor="text1"/>
          <w:sz w:val="28"/>
          <w:szCs w:val="28"/>
          <w:lang w:val="en-GB"/>
        </w:rPr>
        <w:t xml:space="preserve">Assessment </w:t>
      </w:r>
    </w:p>
    <w:p w14:paraId="77EDAD8B" w14:textId="77777777" w:rsidR="00B762F6" w:rsidRPr="001D01A6" w:rsidRDefault="00B762F6" w:rsidP="00A07183">
      <w:pPr>
        <w:spacing w:line="276" w:lineRule="auto"/>
        <w:jc w:val="center"/>
        <w:rPr>
          <w:b/>
          <w:color w:val="000000" w:themeColor="text1"/>
          <w:sz w:val="52"/>
          <w:szCs w:val="52"/>
          <w:lang w:val="en-GB"/>
        </w:rPr>
      </w:pPr>
      <w:r w:rsidRPr="001D01A6">
        <w:rPr>
          <w:b/>
          <w:color w:val="000000" w:themeColor="text1"/>
          <w:sz w:val="52"/>
          <w:szCs w:val="52"/>
          <w:lang w:val="en-GB"/>
        </w:rPr>
        <w:t>Practical Assessment</w:t>
      </w:r>
    </w:p>
    <w:p w14:paraId="394F7F88" w14:textId="2CCD7443" w:rsidR="00A07183" w:rsidRDefault="00A07183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60F1FFDC" w14:textId="3EF18CBD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53B10520" w14:textId="491E8DFE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343A1C4C" w14:textId="345C4CFA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5401E398" w14:textId="678510B6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76DF15CB" w14:textId="6753FA5D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1BB8B819" w14:textId="187B69A8" w:rsidR="007C48EB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51910BF3" w14:textId="77777777" w:rsidR="007C48EB" w:rsidRPr="001D01A6" w:rsidRDefault="007C48EB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</w:p>
    <w:p w14:paraId="39DC4FB6" w14:textId="77777777" w:rsidR="00A07183" w:rsidRPr="001D01A6" w:rsidRDefault="00A07183" w:rsidP="00A07183">
      <w:pPr>
        <w:spacing w:line="276" w:lineRule="auto"/>
        <w:jc w:val="center"/>
        <w:rPr>
          <w:b/>
          <w:bCs/>
          <w:color w:val="000000" w:themeColor="text1"/>
          <w:sz w:val="28"/>
          <w:szCs w:val="28"/>
          <w:lang w:val="en-GB"/>
        </w:rPr>
      </w:pPr>
      <w:r w:rsidRPr="001D01A6">
        <w:rPr>
          <w:b/>
          <w:bCs/>
          <w:color w:val="000000" w:themeColor="text1"/>
          <w:sz w:val="28"/>
          <w:szCs w:val="28"/>
          <w:lang w:val="en-GB"/>
        </w:rPr>
        <w:t>Submitted by:</w:t>
      </w:r>
    </w:p>
    <w:p w14:paraId="53EAC1A6" w14:textId="77777777" w:rsidR="00A07183" w:rsidRPr="001D01A6" w:rsidRDefault="00A07183" w:rsidP="00A07183">
      <w:pPr>
        <w:spacing w:line="276" w:lineRule="auto"/>
        <w:jc w:val="center"/>
        <w:rPr>
          <w:color w:val="000000" w:themeColor="text1"/>
          <w:sz w:val="28"/>
          <w:szCs w:val="28"/>
          <w:lang w:val="en-GB"/>
        </w:rPr>
      </w:pPr>
      <w:r w:rsidRPr="001D01A6">
        <w:rPr>
          <w:color w:val="000000" w:themeColor="text1"/>
          <w:sz w:val="28"/>
          <w:szCs w:val="28"/>
          <w:lang w:val="en-GB"/>
        </w:rPr>
        <w:t>Johan Sebastian Ramirez Vallejo</w:t>
      </w:r>
    </w:p>
    <w:p w14:paraId="787AA263" w14:textId="77777777" w:rsidR="000241D3" w:rsidRPr="001D01A6" w:rsidRDefault="000241D3">
      <w:pPr>
        <w:rPr>
          <w:b/>
          <w:bCs/>
          <w:color w:val="000000" w:themeColor="text1"/>
          <w:lang w:val="en-GB"/>
        </w:rPr>
      </w:pPr>
    </w:p>
    <w:sdt>
      <w:sdtPr>
        <w:rPr>
          <w:rFonts w:ascii="Calibri" w:eastAsiaTheme="minorHAnsi" w:hAnsi="Calibri" w:cstheme="minorBidi"/>
          <w:color w:val="000000" w:themeColor="text1"/>
          <w:sz w:val="24"/>
          <w:szCs w:val="22"/>
          <w:lang w:val="en-GB"/>
        </w:rPr>
        <w:id w:val="-44260836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396E077" w14:textId="55568241" w:rsidR="00DC480C" w:rsidRPr="001D01A6" w:rsidRDefault="00DC480C" w:rsidP="00E83B76">
          <w:pPr>
            <w:pStyle w:val="TOCHeading"/>
            <w:spacing w:line="276" w:lineRule="auto"/>
            <w:rPr>
              <w:b/>
              <w:bCs/>
              <w:color w:val="000000" w:themeColor="text1"/>
              <w:lang w:val="en-GB"/>
            </w:rPr>
          </w:pPr>
          <w:r w:rsidRPr="001D01A6">
            <w:rPr>
              <w:b/>
              <w:bCs/>
              <w:color w:val="000000" w:themeColor="text1"/>
              <w:lang w:val="en-GB"/>
            </w:rPr>
            <w:t>Contents</w:t>
          </w:r>
        </w:p>
        <w:p w14:paraId="1068E5FF" w14:textId="2A8785E7" w:rsidR="00DC480C" w:rsidRPr="001D01A6" w:rsidRDefault="00DC480C" w:rsidP="00E83B76">
          <w:pPr>
            <w:pStyle w:val="TOC1"/>
            <w:tabs>
              <w:tab w:val="left" w:pos="480"/>
              <w:tab w:val="right" w:leader="dot" w:pos="10456"/>
            </w:tabs>
            <w:spacing w:line="276" w:lineRule="auto"/>
            <w:rPr>
              <w:rFonts w:eastAsiaTheme="minorEastAsia" w:cstheme="minorBidi"/>
              <w:b w:val="0"/>
              <w:bCs w:val="0"/>
              <w:caps w:val="0"/>
              <w:noProof/>
              <w:color w:val="000000" w:themeColor="text1"/>
              <w:sz w:val="22"/>
              <w:szCs w:val="22"/>
              <w:lang w:val="en-GB"/>
            </w:rPr>
          </w:pPr>
          <w:r w:rsidRPr="001D01A6">
            <w:rPr>
              <w:color w:val="000000" w:themeColor="text1"/>
              <w:lang w:val="en-GB"/>
            </w:rPr>
            <w:fldChar w:fldCharType="begin"/>
          </w:r>
          <w:r w:rsidRPr="001D01A6">
            <w:rPr>
              <w:color w:val="000000" w:themeColor="text1"/>
              <w:lang w:val="en-GB"/>
            </w:rPr>
            <w:instrText xml:space="preserve"> TOC \o "1-3" \h \z \u </w:instrText>
          </w:r>
          <w:r w:rsidRPr="001D01A6">
            <w:rPr>
              <w:color w:val="000000" w:themeColor="text1"/>
              <w:lang w:val="en-GB"/>
            </w:rPr>
            <w:fldChar w:fldCharType="separate"/>
          </w:r>
          <w:hyperlink w:anchor="_Toc102329872" w:history="1">
            <w:r w:rsidRPr="001D01A6">
              <w:rPr>
                <w:rStyle w:val="Hyperlink"/>
                <w:noProof/>
                <w:color w:val="000000" w:themeColor="text1"/>
                <w:lang w:val="en-GB"/>
              </w:rPr>
              <w:t>1.</w:t>
            </w:r>
            <w:r w:rsidRPr="001D01A6">
              <w:rPr>
                <w:rFonts w:eastAsiaTheme="minorEastAsia" w:cstheme="minorBidi"/>
                <w:b w:val="0"/>
                <w:bCs w:val="0"/>
                <w: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Pr="001D01A6">
              <w:rPr>
                <w:rStyle w:val="Hyperlink"/>
                <w:noProof/>
                <w:color w:val="000000" w:themeColor="text1"/>
                <w:lang w:val="en-GB"/>
              </w:rPr>
              <w:t>Data Exploration</w:t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tab/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instrText xml:space="preserve"> PAGEREF _Toc102329872 \h </w:instrText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t>2</w:t>
            </w:r>
            <w:r w:rsidRPr="001D01A6">
              <w:rPr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234C1605" w14:textId="0E4EC4B5" w:rsidR="00DC480C" w:rsidRPr="002560AC" w:rsidRDefault="007C48EB" w:rsidP="00E83B76">
          <w:pPr>
            <w:pStyle w:val="TOC1"/>
            <w:tabs>
              <w:tab w:val="left" w:pos="48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b w:val="0"/>
              <w:bCs w:val="0"/>
              <w: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3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2.</w:t>
            </w:r>
            <w:r w:rsidR="00DC480C" w:rsidRPr="002560AC">
              <w:rPr>
                <w:rFonts w:ascii="Calibri" w:eastAsiaTheme="minorEastAsia" w:hAnsi="Calibri" w:cs="Calibri"/>
                <w:b w:val="0"/>
                <w:bCs w:val="0"/>
                <w: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Attributes Distribution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3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2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38F58200" w14:textId="360CFAD8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4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2.1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Explanation the 6 most correlated attribute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4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2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3D891F14" w14:textId="30BA2B9A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5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2.2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Explanation the 6 Least correlated attribute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5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2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507A1D61" w14:textId="1983D3FA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6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2.3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Explanation the 6 most correlated attributes Author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6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3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7C5E747" w14:textId="1CF9CDEA" w:rsidR="00DC480C" w:rsidRPr="002560AC" w:rsidRDefault="007C48EB" w:rsidP="00E83B76">
          <w:pPr>
            <w:pStyle w:val="TOC1"/>
            <w:tabs>
              <w:tab w:val="left" w:pos="48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b w:val="0"/>
              <w:bCs w:val="0"/>
              <w: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7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3.</w:t>
            </w:r>
            <w:r w:rsidR="00DC480C" w:rsidRPr="002560AC">
              <w:rPr>
                <w:rFonts w:ascii="Calibri" w:eastAsiaTheme="minorEastAsia" w:hAnsi="Calibri" w:cs="Calibri"/>
                <w:b w:val="0"/>
                <w:bCs w:val="0"/>
                <w: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Correlation Rank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7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3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E469536" w14:textId="7DE1CFDA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8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3.1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Most correlated Attribute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8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4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4D733B9" w14:textId="7CD1E101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79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3.2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Least Correlated Attribute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79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5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EE82AD4" w14:textId="0D479834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80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3.3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Author Correlation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80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5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2BBFF324" w14:textId="156661E8" w:rsidR="00DC480C" w:rsidRPr="002560AC" w:rsidRDefault="007C48EB" w:rsidP="00E83B76">
          <w:pPr>
            <w:pStyle w:val="TOC1"/>
            <w:tabs>
              <w:tab w:val="left" w:pos="48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b w:val="0"/>
              <w:bCs w:val="0"/>
              <w: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81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4.</w:t>
            </w:r>
            <w:r w:rsidR="00DC480C" w:rsidRPr="002560AC">
              <w:rPr>
                <w:rFonts w:ascii="Calibri" w:eastAsiaTheme="minorEastAsia" w:hAnsi="Calibri" w:cs="Calibri"/>
                <w:b w:val="0"/>
                <w:bCs w:val="0"/>
                <w: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Model building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81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6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DDF63BF" w14:textId="3823AA48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82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4.1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Analysis dataset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82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6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7E029503" w14:textId="58852BE5" w:rsidR="00DC480C" w:rsidRPr="002560AC" w:rsidRDefault="007C48EB" w:rsidP="00E83B76">
          <w:pPr>
            <w:pStyle w:val="TOC2"/>
            <w:tabs>
              <w:tab w:val="left" w:pos="72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small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83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4.2</w:t>
            </w:r>
            <w:r w:rsidR="00DC480C" w:rsidRPr="002560AC">
              <w:rPr>
                <w:rFonts w:ascii="Calibri" w:eastAsiaTheme="minorEastAsia" w:hAnsi="Calibri" w:cs="Calibri"/>
                <w:small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Discussion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83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7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441B9365" w14:textId="48DF4262" w:rsidR="00DC480C" w:rsidRPr="002560AC" w:rsidRDefault="007C48EB" w:rsidP="00E83B76">
          <w:pPr>
            <w:pStyle w:val="TOC1"/>
            <w:tabs>
              <w:tab w:val="left" w:pos="480"/>
              <w:tab w:val="right" w:leader="dot" w:pos="10456"/>
            </w:tabs>
            <w:spacing w:line="276" w:lineRule="auto"/>
            <w:rPr>
              <w:rFonts w:ascii="Calibri" w:eastAsiaTheme="minorEastAsia" w:hAnsi="Calibri" w:cs="Calibri"/>
              <w:b w:val="0"/>
              <w:bCs w:val="0"/>
              <w:caps w:val="0"/>
              <w:noProof/>
              <w:color w:val="000000" w:themeColor="text1"/>
              <w:sz w:val="22"/>
              <w:szCs w:val="22"/>
              <w:lang w:val="en-GB"/>
            </w:rPr>
          </w:pPr>
          <w:hyperlink w:anchor="_Toc102329884" w:history="1"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5.</w:t>
            </w:r>
            <w:r w:rsidR="00DC480C" w:rsidRPr="002560AC">
              <w:rPr>
                <w:rFonts w:ascii="Calibri" w:eastAsiaTheme="minorEastAsia" w:hAnsi="Calibri" w:cs="Calibri"/>
                <w:b w:val="0"/>
                <w:bCs w:val="0"/>
                <w:caps w:val="0"/>
                <w:noProof/>
                <w:color w:val="000000" w:themeColor="text1"/>
                <w:sz w:val="22"/>
                <w:szCs w:val="22"/>
                <w:lang w:val="en-GB"/>
              </w:rPr>
              <w:tab/>
            </w:r>
            <w:r w:rsidR="00DC480C" w:rsidRPr="002560AC">
              <w:rPr>
                <w:rStyle w:val="Hyperlink"/>
                <w:rFonts w:ascii="Calibri" w:hAnsi="Calibri" w:cs="Calibri"/>
                <w:noProof/>
                <w:color w:val="000000" w:themeColor="text1"/>
                <w:lang w:val="en-GB"/>
              </w:rPr>
              <w:t>Appendix A results models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ab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begin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instrText xml:space="preserve"> PAGEREF _Toc102329884 \h </w:instrTex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separate"/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t>7</w:t>
            </w:r>
            <w:r w:rsidR="00DC480C" w:rsidRPr="002560AC">
              <w:rPr>
                <w:rFonts w:ascii="Calibri" w:hAnsi="Calibri" w:cs="Calibri"/>
                <w:noProof/>
                <w:webHidden/>
                <w:color w:val="000000" w:themeColor="text1"/>
                <w:lang w:val="en-GB"/>
              </w:rPr>
              <w:fldChar w:fldCharType="end"/>
            </w:r>
          </w:hyperlink>
        </w:p>
        <w:p w14:paraId="2E2E22ED" w14:textId="38028FE1" w:rsidR="00DC480C" w:rsidRPr="001D01A6" w:rsidRDefault="00DC480C" w:rsidP="00E83B76">
          <w:pPr>
            <w:spacing w:line="276" w:lineRule="auto"/>
            <w:rPr>
              <w:color w:val="000000" w:themeColor="text1"/>
              <w:lang w:val="en-GB"/>
            </w:rPr>
          </w:pPr>
          <w:r w:rsidRPr="001D01A6">
            <w:rPr>
              <w:b/>
              <w:bCs/>
              <w:noProof/>
              <w:color w:val="000000" w:themeColor="text1"/>
              <w:lang w:val="en-GB"/>
            </w:rPr>
            <w:fldChar w:fldCharType="end"/>
          </w:r>
        </w:p>
      </w:sdtContent>
    </w:sdt>
    <w:p w14:paraId="1524FB64" w14:textId="5305F434" w:rsidR="000241D3" w:rsidRPr="001D01A6" w:rsidRDefault="000D6192" w:rsidP="00E83B76">
      <w:pPr>
        <w:spacing w:line="276" w:lineRule="auto"/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Figure</w:t>
      </w:r>
      <w:r w:rsidR="00E83B76" w:rsidRPr="001D01A6">
        <w:rPr>
          <w:b/>
          <w:bCs/>
          <w:color w:val="000000" w:themeColor="text1"/>
          <w:lang w:val="en-GB"/>
        </w:rPr>
        <w:t>s</w:t>
      </w:r>
    </w:p>
    <w:p w14:paraId="764B7EA7" w14:textId="25C7DED1" w:rsidR="00FF5C3C" w:rsidRPr="001D01A6" w:rsidRDefault="00FF5C3C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r w:rsidRPr="001D01A6">
        <w:rPr>
          <w:b/>
          <w:bCs/>
          <w:color w:val="000000" w:themeColor="text1"/>
          <w:lang w:val="en-GB"/>
        </w:rPr>
        <w:fldChar w:fldCharType="begin"/>
      </w:r>
      <w:r w:rsidRPr="001D01A6">
        <w:rPr>
          <w:b/>
          <w:bCs/>
          <w:color w:val="000000" w:themeColor="text1"/>
          <w:lang w:val="en-GB"/>
        </w:rPr>
        <w:instrText xml:space="preserve"> TOC \h \z \c "Figure" </w:instrText>
      </w:r>
      <w:r w:rsidRPr="001D01A6">
        <w:rPr>
          <w:b/>
          <w:bCs/>
          <w:color w:val="000000" w:themeColor="text1"/>
          <w:lang w:val="en-GB"/>
        </w:rPr>
        <w:fldChar w:fldCharType="separate"/>
      </w:r>
      <w:hyperlink w:anchor="_Toc102902161" w:history="1">
        <w:r w:rsidRPr="001D01A6">
          <w:rPr>
            <w:rStyle w:val="Hyperlink"/>
            <w:noProof/>
            <w:color w:val="000000" w:themeColor="text1"/>
            <w:lang w:val="en-GB"/>
          </w:rPr>
          <w:t>Figure 1 Correlation Rank and Visualization</w:t>
        </w:r>
        <w:r w:rsidRPr="001D01A6">
          <w:rPr>
            <w:noProof/>
            <w:webHidden/>
            <w:color w:val="000000" w:themeColor="text1"/>
            <w:lang w:val="en-GB"/>
          </w:rPr>
          <w:tab/>
        </w:r>
        <w:r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Pr="001D01A6">
          <w:rPr>
            <w:noProof/>
            <w:webHidden/>
            <w:color w:val="000000" w:themeColor="text1"/>
            <w:lang w:val="en-GB"/>
          </w:rPr>
          <w:instrText xml:space="preserve"> PAGEREF _Toc102902161 \h </w:instrText>
        </w:r>
        <w:r w:rsidRPr="001D01A6">
          <w:rPr>
            <w:noProof/>
            <w:webHidden/>
            <w:color w:val="000000" w:themeColor="text1"/>
            <w:lang w:val="en-GB"/>
          </w:rPr>
        </w:r>
        <w:r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Pr="001D01A6">
          <w:rPr>
            <w:noProof/>
            <w:webHidden/>
            <w:color w:val="000000" w:themeColor="text1"/>
            <w:lang w:val="en-GB"/>
          </w:rPr>
          <w:t>5</w:t>
        </w:r>
        <w:r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4946BE2F" w14:textId="68FBD8B5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2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2 Most correlated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2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5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39FAF21B" w14:textId="035D3D80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3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3. Visualization most correlation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3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5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6B26D843" w14:textId="40B3EF7C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4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4. Least Correlation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4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6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4C43761B" w14:textId="7AF43582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5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5. Visualization least correlation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5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6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5316B5B6" w14:textId="5E7C0C07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6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6. Author Rank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6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6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2945E108" w14:textId="43D9FFA6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7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7. Visualization author attributes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7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6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78D6C88B" w14:textId="6DC98232" w:rsidR="00FF5C3C" w:rsidRPr="001D01A6" w:rsidRDefault="007C48EB" w:rsidP="00E83B76">
      <w:pPr>
        <w:pStyle w:val="TableofFigures"/>
        <w:tabs>
          <w:tab w:val="right" w:leader="dot" w:pos="10456"/>
        </w:tabs>
        <w:spacing w:line="276" w:lineRule="auto"/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hyperlink w:anchor="_Toc102902168" w:history="1">
        <w:r w:rsidR="00FF5C3C" w:rsidRPr="001D01A6">
          <w:rPr>
            <w:rStyle w:val="Hyperlink"/>
            <w:noProof/>
            <w:color w:val="000000" w:themeColor="text1"/>
            <w:lang w:val="en-GB"/>
          </w:rPr>
          <w:t>Figure 8. Data sets used</w:t>
        </w:r>
        <w:r w:rsidR="00FF5C3C" w:rsidRPr="001D01A6">
          <w:rPr>
            <w:noProof/>
            <w:webHidden/>
            <w:color w:val="000000" w:themeColor="text1"/>
            <w:lang w:val="en-GB"/>
          </w:rPr>
          <w:tab/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="00FF5C3C" w:rsidRPr="001D01A6">
          <w:rPr>
            <w:noProof/>
            <w:webHidden/>
            <w:color w:val="000000" w:themeColor="text1"/>
            <w:lang w:val="en-GB"/>
          </w:rPr>
          <w:instrText xml:space="preserve"> PAGEREF _Toc102902168 \h </w:instrText>
        </w:r>
        <w:r w:rsidR="00FF5C3C" w:rsidRPr="001D01A6">
          <w:rPr>
            <w:noProof/>
            <w:webHidden/>
            <w:color w:val="000000" w:themeColor="text1"/>
            <w:lang w:val="en-GB"/>
          </w:rPr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="00FF5C3C" w:rsidRPr="001D01A6">
          <w:rPr>
            <w:noProof/>
            <w:webHidden/>
            <w:color w:val="000000" w:themeColor="text1"/>
            <w:lang w:val="en-GB"/>
          </w:rPr>
          <w:t>7</w:t>
        </w:r>
        <w:r w:rsidR="00FF5C3C"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63241EC2" w14:textId="62D87820" w:rsidR="000D6192" w:rsidRPr="001D01A6" w:rsidRDefault="00FF5C3C" w:rsidP="00E83B76">
      <w:pPr>
        <w:spacing w:line="276" w:lineRule="auto"/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fldChar w:fldCharType="end"/>
      </w:r>
    </w:p>
    <w:p w14:paraId="3B9241C2" w14:textId="1F17FA39" w:rsidR="000241D3" w:rsidRPr="001D01A6" w:rsidRDefault="00E83B76">
      <w:p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Tables</w:t>
      </w:r>
    </w:p>
    <w:p w14:paraId="0A552FB2" w14:textId="02491DC8" w:rsidR="006F3E24" w:rsidRPr="001D01A6" w:rsidRDefault="006F3E24">
      <w:pPr>
        <w:pStyle w:val="TableofFigures"/>
        <w:tabs>
          <w:tab w:val="right" w:leader="dot" w:pos="10456"/>
        </w:tabs>
        <w:rPr>
          <w:rFonts w:asciiTheme="minorHAnsi" w:eastAsiaTheme="minorEastAsia" w:hAnsiTheme="minorHAnsi"/>
          <w:noProof/>
          <w:color w:val="000000" w:themeColor="text1"/>
          <w:sz w:val="22"/>
          <w:lang w:val="en-GB"/>
        </w:rPr>
      </w:pPr>
      <w:r w:rsidRPr="001D01A6">
        <w:rPr>
          <w:b/>
          <w:bCs/>
          <w:color w:val="000000" w:themeColor="text1"/>
          <w:lang w:val="en-GB"/>
        </w:rPr>
        <w:fldChar w:fldCharType="begin"/>
      </w:r>
      <w:r w:rsidRPr="001D01A6">
        <w:rPr>
          <w:b/>
          <w:bCs/>
          <w:color w:val="000000" w:themeColor="text1"/>
          <w:lang w:val="en-GB"/>
        </w:rPr>
        <w:instrText xml:space="preserve"> TOC \h \z \c "Table" </w:instrText>
      </w:r>
      <w:r w:rsidRPr="001D01A6">
        <w:rPr>
          <w:b/>
          <w:bCs/>
          <w:color w:val="000000" w:themeColor="text1"/>
          <w:lang w:val="en-GB"/>
        </w:rPr>
        <w:fldChar w:fldCharType="separate"/>
      </w:r>
      <w:hyperlink w:anchor="_Toc102902233" w:history="1">
        <w:r w:rsidRPr="001D01A6">
          <w:rPr>
            <w:rStyle w:val="Hyperlink"/>
            <w:noProof/>
            <w:color w:val="000000" w:themeColor="text1"/>
            <w:lang w:val="en-GB"/>
          </w:rPr>
          <w:t>Table 1 Analysis table divorce data set</w:t>
        </w:r>
        <w:r w:rsidRPr="001D01A6">
          <w:rPr>
            <w:noProof/>
            <w:webHidden/>
            <w:color w:val="000000" w:themeColor="text1"/>
            <w:lang w:val="en-GB"/>
          </w:rPr>
          <w:tab/>
        </w:r>
        <w:r w:rsidRPr="001D01A6">
          <w:rPr>
            <w:noProof/>
            <w:webHidden/>
            <w:color w:val="000000" w:themeColor="text1"/>
            <w:lang w:val="en-GB"/>
          </w:rPr>
          <w:fldChar w:fldCharType="begin"/>
        </w:r>
        <w:r w:rsidRPr="001D01A6">
          <w:rPr>
            <w:noProof/>
            <w:webHidden/>
            <w:color w:val="000000" w:themeColor="text1"/>
            <w:lang w:val="en-GB"/>
          </w:rPr>
          <w:instrText xml:space="preserve"> PAGEREF _Toc102902233 \h </w:instrText>
        </w:r>
        <w:r w:rsidRPr="001D01A6">
          <w:rPr>
            <w:noProof/>
            <w:webHidden/>
            <w:color w:val="000000" w:themeColor="text1"/>
            <w:lang w:val="en-GB"/>
          </w:rPr>
        </w:r>
        <w:r w:rsidRPr="001D01A6">
          <w:rPr>
            <w:noProof/>
            <w:webHidden/>
            <w:color w:val="000000" w:themeColor="text1"/>
            <w:lang w:val="en-GB"/>
          </w:rPr>
          <w:fldChar w:fldCharType="separate"/>
        </w:r>
        <w:r w:rsidRPr="001D01A6">
          <w:rPr>
            <w:noProof/>
            <w:webHidden/>
            <w:color w:val="000000" w:themeColor="text1"/>
            <w:lang w:val="en-GB"/>
          </w:rPr>
          <w:t>7</w:t>
        </w:r>
        <w:r w:rsidRPr="001D01A6">
          <w:rPr>
            <w:noProof/>
            <w:webHidden/>
            <w:color w:val="000000" w:themeColor="text1"/>
            <w:lang w:val="en-GB"/>
          </w:rPr>
          <w:fldChar w:fldCharType="end"/>
        </w:r>
      </w:hyperlink>
    </w:p>
    <w:p w14:paraId="75E730D9" w14:textId="0113637C" w:rsidR="006F3E24" w:rsidRPr="001D01A6" w:rsidRDefault="006F3E24">
      <w:p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fldChar w:fldCharType="end"/>
      </w:r>
    </w:p>
    <w:p w14:paraId="67E3582B" w14:textId="17BA62B5" w:rsidR="004721B9" w:rsidRPr="001D01A6" w:rsidRDefault="004721B9">
      <w:pPr>
        <w:rPr>
          <w:b/>
          <w:bCs/>
          <w:color w:val="000000" w:themeColor="text1"/>
          <w:lang w:val="en-GB"/>
        </w:rPr>
      </w:pPr>
    </w:p>
    <w:p w14:paraId="6469819C" w14:textId="3E9E1EEE" w:rsidR="004721B9" w:rsidRPr="001D01A6" w:rsidRDefault="004721B9">
      <w:pPr>
        <w:rPr>
          <w:b/>
          <w:bCs/>
          <w:color w:val="000000" w:themeColor="text1"/>
          <w:lang w:val="en-GB"/>
        </w:rPr>
      </w:pPr>
    </w:p>
    <w:p w14:paraId="53156175" w14:textId="7648ACE7" w:rsidR="004721B9" w:rsidRPr="001D01A6" w:rsidRDefault="004721B9">
      <w:pPr>
        <w:rPr>
          <w:b/>
          <w:bCs/>
          <w:color w:val="000000" w:themeColor="text1"/>
          <w:lang w:val="en-GB"/>
        </w:rPr>
      </w:pPr>
    </w:p>
    <w:p w14:paraId="5D1E0D3B" w14:textId="64EE7F40" w:rsidR="004721B9" w:rsidRPr="001D01A6" w:rsidRDefault="004721B9">
      <w:pPr>
        <w:rPr>
          <w:b/>
          <w:bCs/>
          <w:color w:val="000000" w:themeColor="text1"/>
          <w:lang w:val="en-GB"/>
        </w:rPr>
      </w:pPr>
    </w:p>
    <w:p w14:paraId="265014DB" w14:textId="2DFA8B4E" w:rsidR="0090602A" w:rsidRPr="001D01A6" w:rsidRDefault="00123032" w:rsidP="00F051A3">
      <w:pPr>
        <w:pStyle w:val="Heading1"/>
        <w:rPr>
          <w:color w:val="000000" w:themeColor="text1"/>
          <w:lang w:val="en-GB"/>
        </w:rPr>
      </w:pPr>
      <w:bookmarkStart w:id="0" w:name="_Toc102329872"/>
      <w:r w:rsidRPr="001D01A6">
        <w:rPr>
          <w:color w:val="000000" w:themeColor="text1"/>
          <w:lang w:val="en-GB"/>
        </w:rPr>
        <w:lastRenderedPageBreak/>
        <w:t>Data Exploration</w:t>
      </w:r>
      <w:bookmarkEnd w:id="0"/>
    </w:p>
    <w:p w14:paraId="18068BD1" w14:textId="56B0E10B" w:rsidR="0009169C" w:rsidRPr="001D01A6" w:rsidRDefault="00CF3BB2" w:rsidP="00435641">
      <w:pPr>
        <w:pStyle w:val="NormalData"/>
        <w:rPr>
          <w:rFonts w:eastAsia="Times New Roman" w:cs="Arial"/>
          <w:color w:val="000000" w:themeColor="text1"/>
          <w:szCs w:val="24"/>
          <w:lang w:val="en-GB"/>
        </w:rPr>
      </w:pPr>
      <w:r w:rsidRPr="001D01A6">
        <w:rPr>
          <w:rFonts w:eastAsia="Times New Roman" w:cs="Arial"/>
          <w:color w:val="000000" w:themeColor="text1"/>
          <w:szCs w:val="24"/>
          <w:lang w:val="en-GB"/>
        </w:rPr>
        <w:t xml:space="preserve">The dataset </w:t>
      </w:r>
      <w:r w:rsidR="00833289" w:rsidRPr="001D01A6">
        <w:rPr>
          <w:rFonts w:eastAsia="Times New Roman" w:cs="Arial"/>
          <w:color w:val="000000" w:themeColor="text1"/>
          <w:szCs w:val="24"/>
          <w:lang w:val="en-GB"/>
        </w:rPr>
        <w:t xml:space="preserve">contains numeric </w:t>
      </w:r>
      <w:r w:rsidR="00944F04" w:rsidRPr="001D01A6">
        <w:rPr>
          <w:rFonts w:eastAsia="Times New Roman" w:cs="Arial"/>
          <w:color w:val="000000" w:themeColor="text1"/>
          <w:szCs w:val="24"/>
          <w:lang w:val="en-GB"/>
        </w:rPr>
        <w:t xml:space="preserve">type </w:t>
      </w:r>
      <w:r w:rsidR="00F8413F" w:rsidRPr="001D01A6">
        <w:rPr>
          <w:rFonts w:eastAsia="Times New Roman" w:cs="Arial"/>
          <w:color w:val="000000" w:themeColor="text1"/>
          <w:szCs w:val="24"/>
          <w:lang w:val="en-GB"/>
        </w:rPr>
        <w:t>data,</w:t>
      </w:r>
      <w:r w:rsidR="00944F04" w:rsidRPr="001D01A6">
        <w:rPr>
          <w:rFonts w:eastAsia="Times New Roman" w:cs="Arial"/>
          <w:color w:val="000000" w:themeColor="text1"/>
          <w:szCs w:val="24"/>
          <w:lang w:val="en-GB"/>
        </w:rPr>
        <w:t xml:space="preserve"> and it </w:t>
      </w:r>
      <w:r w:rsidRPr="001D01A6">
        <w:rPr>
          <w:rFonts w:eastAsia="Times New Roman" w:cs="Arial"/>
          <w:color w:val="000000" w:themeColor="text1"/>
          <w:szCs w:val="24"/>
          <w:lang w:val="en-GB"/>
        </w:rPr>
        <w:t xml:space="preserve">was retrieved by </w:t>
      </w:r>
      <w:r w:rsidR="004C2B8F" w:rsidRPr="001D01A6">
        <w:rPr>
          <w:rFonts w:eastAsia="Times New Roman" w:cs="Arial"/>
          <w:color w:val="000000" w:themeColor="text1"/>
          <w:szCs w:val="24"/>
          <w:lang w:val="en-GB"/>
        </w:rPr>
        <w:t>WEKA software</w:t>
      </w:r>
      <w:r w:rsidR="00ED0C85" w:rsidRPr="001D01A6">
        <w:rPr>
          <w:rFonts w:eastAsia="Times New Roman" w:cs="Arial"/>
          <w:color w:val="000000" w:themeColor="text1"/>
          <w:szCs w:val="24"/>
          <w:lang w:val="en-GB"/>
        </w:rPr>
        <w:t>, it was required</w:t>
      </w:r>
      <w:r w:rsidR="002472EE" w:rsidRPr="001D01A6">
        <w:rPr>
          <w:rFonts w:eastAsia="Times New Roman" w:cs="Arial"/>
          <w:color w:val="000000" w:themeColor="text1"/>
          <w:szCs w:val="24"/>
          <w:lang w:val="en-GB"/>
        </w:rPr>
        <w:t xml:space="preserve"> to</w:t>
      </w:r>
      <w:r w:rsidR="00ED0C85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6F558A" w:rsidRPr="001D01A6">
        <w:rPr>
          <w:rFonts w:eastAsia="Times New Roman" w:cs="Arial"/>
          <w:color w:val="000000" w:themeColor="text1"/>
          <w:szCs w:val="24"/>
          <w:lang w:val="en-GB"/>
        </w:rPr>
        <w:t>c</w:t>
      </w:r>
      <w:r w:rsidR="006A1D79" w:rsidRPr="001D01A6">
        <w:rPr>
          <w:rFonts w:eastAsia="Times New Roman" w:cs="Arial"/>
          <w:color w:val="000000" w:themeColor="text1"/>
          <w:szCs w:val="24"/>
          <w:lang w:val="en-GB"/>
        </w:rPr>
        <w:t xml:space="preserve">onvert the data to </w:t>
      </w:r>
      <w:r w:rsidR="007E2875" w:rsidRPr="001D01A6">
        <w:rPr>
          <w:rFonts w:eastAsia="Times New Roman" w:cs="Arial"/>
          <w:color w:val="000000" w:themeColor="text1"/>
          <w:szCs w:val="24"/>
          <w:lang w:val="en-GB"/>
        </w:rPr>
        <w:t>nominal</w:t>
      </w:r>
      <w:r w:rsidR="00944F04" w:rsidRPr="001D01A6">
        <w:rPr>
          <w:rFonts w:eastAsia="Times New Roman" w:cs="Arial"/>
          <w:color w:val="000000" w:themeColor="text1"/>
          <w:szCs w:val="24"/>
          <w:lang w:val="en-GB"/>
        </w:rPr>
        <w:t xml:space="preserve"> type</w:t>
      </w:r>
      <w:r w:rsidR="007E2875" w:rsidRPr="001D01A6">
        <w:rPr>
          <w:rFonts w:eastAsia="Times New Roman" w:cs="Arial"/>
          <w:color w:val="000000" w:themeColor="text1"/>
          <w:szCs w:val="24"/>
          <w:lang w:val="en-GB"/>
        </w:rPr>
        <w:t xml:space="preserve"> data</w:t>
      </w:r>
      <w:r w:rsidR="006F558A" w:rsidRPr="001D01A6">
        <w:rPr>
          <w:rFonts w:eastAsia="Times New Roman" w:cs="Arial"/>
          <w:color w:val="000000" w:themeColor="text1"/>
          <w:szCs w:val="24"/>
          <w:lang w:val="en-GB"/>
        </w:rPr>
        <w:t xml:space="preserve"> to</w:t>
      </w:r>
      <w:r w:rsidR="007E2875" w:rsidRPr="001D01A6">
        <w:rPr>
          <w:rFonts w:eastAsia="Times New Roman" w:cs="Arial"/>
          <w:color w:val="000000" w:themeColor="text1"/>
          <w:szCs w:val="24"/>
          <w:lang w:val="en-GB"/>
        </w:rPr>
        <w:t xml:space="preserve"> help the algorithm to make sense 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 xml:space="preserve">of </w:t>
      </w:r>
      <w:r w:rsidR="007E2875" w:rsidRPr="001D01A6">
        <w:rPr>
          <w:rFonts w:eastAsia="Times New Roman" w:cs="Arial"/>
          <w:color w:val="000000" w:themeColor="text1"/>
          <w:szCs w:val="24"/>
          <w:lang w:val="en-GB"/>
        </w:rPr>
        <w:t xml:space="preserve">the data, </w:t>
      </w:r>
      <w:r w:rsidR="003849E0" w:rsidRPr="001D01A6">
        <w:rPr>
          <w:rFonts w:eastAsia="Times New Roman" w:cs="Arial"/>
          <w:color w:val="000000" w:themeColor="text1"/>
          <w:szCs w:val="24"/>
          <w:lang w:val="en-GB"/>
        </w:rPr>
        <w:t>in this case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>,</w:t>
      </w:r>
      <w:r w:rsidR="003849E0" w:rsidRPr="001D01A6">
        <w:rPr>
          <w:rFonts w:eastAsia="Times New Roman" w:cs="Arial"/>
          <w:color w:val="000000" w:themeColor="text1"/>
          <w:szCs w:val="24"/>
          <w:lang w:val="en-GB"/>
        </w:rPr>
        <w:t xml:space="preserve"> the values represent </w:t>
      </w:r>
      <w:r w:rsidR="00726C60" w:rsidRPr="001D01A6">
        <w:rPr>
          <w:rFonts w:eastAsia="Times New Roman" w:cs="Arial"/>
          <w:color w:val="000000" w:themeColor="text1"/>
          <w:szCs w:val="24"/>
          <w:lang w:val="en-GB"/>
        </w:rPr>
        <w:t xml:space="preserve">a scale </w:t>
      </w:r>
      <w:r w:rsidR="002472EE" w:rsidRPr="001D01A6">
        <w:rPr>
          <w:rFonts w:eastAsia="Times New Roman" w:cs="Arial"/>
          <w:color w:val="000000" w:themeColor="text1"/>
          <w:szCs w:val="24"/>
          <w:lang w:val="en-GB"/>
        </w:rPr>
        <w:t xml:space="preserve">of </w:t>
      </w:r>
      <w:r w:rsidR="00726C60" w:rsidRPr="001D01A6">
        <w:rPr>
          <w:rFonts w:eastAsia="Times New Roman" w:cs="Arial"/>
          <w:color w:val="000000" w:themeColor="text1"/>
          <w:szCs w:val="24"/>
          <w:lang w:val="en-GB"/>
        </w:rPr>
        <w:t>0 – 4</w:t>
      </w:r>
      <w:r w:rsidR="000B1EC5" w:rsidRPr="001D01A6">
        <w:rPr>
          <w:rFonts w:eastAsia="Times New Roman" w:cs="Arial"/>
          <w:color w:val="000000" w:themeColor="text1"/>
          <w:szCs w:val="24"/>
          <w:lang w:val="en-GB"/>
        </w:rPr>
        <w:t>,</w:t>
      </w:r>
      <w:r w:rsidR="00E05C0C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FB1AFC" w:rsidRPr="001D01A6">
        <w:rPr>
          <w:rFonts w:eastAsia="Times New Roman" w:cs="Arial"/>
          <w:color w:val="000000" w:themeColor="text1"/>
          <w:szCs w:val="24"/>
          <w:lang w:val="en-GB"/>
        </w:rPr>
        <w:t>which represents categories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726C60" w:rsidRPr="001D01A6">
        <w:rPr>
          <w:rFonts w:eastAsia="Times New Roman" w:cs="Arial"/>
          <w:color w:val="000000" w:themeColor="text1"/>
          <w:szCs w:val="24"/>
          <w:lang w:val="en-GB"/>
        </w:rPr>
        <w:t xml:space="preserve">where the records are </w:t>
      </w:r>
      <w:r w:rsidR="005B4DB1" w:rsidRPr="001D01A6">
        <w:rPr>
          <w:rFonts w:eastAsia="Times New Roman" w:cs="Arial"/>
          <w:color w:val="000000" w:themeColor="text1"/>
          <w:szCs w:val="24"/>
          <w:lang w:val="en-GB"/>
        </w:rPr>
        <w:t xml:space="preserve">distributed </w:t>
      </w:r>
      <w:r w:rsidR="000C799D" w:rsidRPr="001D01A6">
        <w:rPr>
          <w:rFonts w:eastAsia="Times New Roman" w:cs="Arial"/>
          <w:color w:val="000000" w:themeColor="text1"/>
          <w:szCs w:val="24"/>
          <w:lang w:val="en-GB"/>
        </w:rPr>
        <w:t>in this scale across to the attributes</w:t>
      </w:r>
      <w:r w:rsidR="006236E2" w:rsidRPr="001D01A6">
        <w:rPr>
          <w:rFonts w:eastAsia="Times New Roman" w:cs="Arial"/>
          <w:color w:val="000000" w:themeColor="text1"/>
          <w:szCs w:val="24"/>
          <w:lang w:val="en-GB"/>
        </w:rPr>
        <w:t xml:space="preserve"> to determine the most</w:t>
      </w:r>
      <w:r w:rsidR="00A17A89" w:rsidRPr="001D01A6">
        <w:rPr>
          <w:rFonts w:eastAsia="Times New Roman" w:cs="Arial"/>
          <w:color w:val="000000" w:themeColor="text1"/>
          <w:szCs w:val="24"/>
          <w:lang w:val="en-GB"/>
        </w:rPr>
        <w:t xml:space="preserve"> common response</w:t>
      </w:r>
      <w:r w:rsidR="00AC5A7C" w:rsidRPr="001D01A6">
        <w:rPr>
          <w:rFonts w:eastAsia="Times New Roman" w:cs="Arial"/>
          <w:color w:val="000000" w:themeColor="text1"/>
          <w:szCs w:val="24"/>
          <w:lang w:val="en-GB"/>
        </w:rPr>
        <w:t xml:space="preserve"> across the survey</w:t>
      </w:r>
      <w:r w:rsidR="00234C67" w:rsidRPr="001D01A6">
        <w:rPr>
          <w:rFonts w:eastAsia="Times New Roman" w:cs="Arial"/>
          <w:color w:val="000000" w:themeColor="text1"/>
          <w:szCs w:val="24"/>
          <w:lang w:val="en-GB"/>
        </w:rPr>
        <w:t xml:space="preserve">. </w:t>
      </w:r>
      <w:r w:rsidR="00F8413F" w:rsidRPr="001D01A6">
        <w:rPr>
          <w:rFonts w:eastAsia="Times New Roman" w:cs="Arial"/>
          <w:color w:val="000000" w:themeColor="text1"/>
          <w:szCs w:val="24"/>
          <w:lang w:val="en-GB"/>
        </w:rPr>
        <w:t>Therefore,</w:t>
      </w:r>
      <w:r w:rsidR="006D31CA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DD6F1C" w:rsidRPr="001D01A6">
        <w:rPr>
          <w:rFonts w:eastAsia="Times New Roman" w:cs="Arial"/>
          <w:color w:val="000000" w:themeColor="text1"/>
          <w:szCs w:val="24"/>
          <w:lang w:val="en-GB"/>
        </w:rPr>
        <w:t xml:space="preserve">Nominal data </w:t>
      </w:r>
      <w:r w:rsidR="00C91017" w:rsidRPr="001D01A6">
        <w:rPr>
          <w:rFonts w:eastAsia="Times New Roman" w:cs="Arial"/>
          <w:color w:val="000000" w:themeColor="text1"/>
          <w:szCs w:val="24"/>
          <w:lang w:val="en-GB"/>
        </w:rPr>
        <w:t xml:space="preserve">is used to label variables without providing any </w:t>
      </w:r>
      <w:r w:rsidR="006936A3" w:rsidRPr="001D01A6">
        <w:rPr>
          <w:rFonts w:eastAsia="Times New Roman" w:cs="Arial"/>
          <w:color w:val="000000" w:themeColor="text1"/>
          <w:szCs w:val="24"/>
          <w:lang w:val="en-GB"/>
        </w:rPr>
        <w:t xml:space="preserve">quantitative values. </w:t>
      </w:r>
      <w:r w:rsidR="00235CD7" w:rsidRPr="001D01A6">
        <w:rPr>
          <w:rFonts w:eastAsia="Times New Roman" w:cs="Arial"/>
          <w:color w:val="000000" w:themeColor="text1"/>
          <w:szCs w:val="24"/>
          <w:lang w:val="en-GB"/>
        </w:rPr>
        <w:t>So</w:t>
      </w:r>
      <w:r w:rsidR="0017732D" w:rsidRPr="001D01A6">
        <w:rPr>
          <w:rFonts w:eastAsia="Times New Roman" w:cs="Arial"/>
          <w:color w:val="000000" w:themeColor="text1"/>
          <w:szCs w:val="24"/>
          <w:lang w:val="en-GB"/>
        </w:rPr>
        <w:t xml:space="preserve">, </w:t>
      </w:r>
      <w:r w:rsidR="00BD2BE2" w:rsidRPr="001D01A6">
        <w:rPr>
          <w:rFonts w:eastAsia="Times New Roman" w:cs="Arial"/>
          <w:color w:val="000000" w:themeColor="text1"/>
          <w:szCs w:val="24"/>
          <w:lang w:val="en-GB"/>
        </w:rPr>
        <w:t>the reco</w:t>
      </w:r>
      <w:r w:rsidR="00D30C4E" w:rsidRPr="001D01A6">
        <w:rPr>
          <w:rFonts w:eastAsia="Times New Roman" w:cs="Arial"/>
          <w:color w:val="000000" w:themeColor="text1"/>
          <w:szCs w:val="24"/>
          <w:lang w:val="en-GB"/>
        </w:rPr>
        <w:t xml:space="preserve">rds 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>are segmented</w:t>
      </w:r>
      <w:r w:rsidR="00D30C4E" w:rsidRPr="001D01A6">
        <w:rPr>
          <w:rFonts w:eastAsia="Times New Roman" w:cs="Arial"/>
          <w:color w:val="000000" w:themeColor="text1"/>
          <w:szCs w:val="24"/>
          <w:lang w:val="en-GB"/>
        </w:rPr>
        <w:t xml:space="preserve"> in each</w:t>
      </w:r>
      <w:r w:rsidR="00716872" w:rsidRPr="001D01A6">
        <w:rPr>
          <w:rFonts w:eastAsia="Times New Roman" w:cs="Arial"/>
          <w:color w:val="000000" w:themeColor="text1"/>
          <w:szCs w:val="24"/>
          <w:lang w:val="en-GB"/>
        </w:rPr>
        <w:t xml:space="preserve"> category</w:t>
      </w:r>
      <w:r w:rsidR="00EA3B89" w:rsidRPr="001D01A6">
        <w:rPr>
          <w:rFonts w:eastAsia="Times New Roman" w:cs="Arial"/>
          <w:color w:val="000000" w:themeColor="text1"/>
          <w:szCs w:val="24"/>
          <w:lang w:val="en-GB"/>
        </w:rPr>
        <w:t>. This helps to create a profil</w:t>
      </w:r>
      <w:r w:rsidR="00025ACE" w:rsidRPr="001D01A6">
        <w:rPr>
          <w:rFonts w:eastAsia="Times New Roman" w:cs="Arial"/>
          <w:color w:val="000000" w:themeColor="text1"/>
          <w:szCs w:val="24"/>
          <w:lang w:val="en-GB"/>
        </w:rPr>
        <w:t xml:space="preserve">e and </w:t>
      </w:r>
      <w:r w:rsidR="00B44A13" w:rsidRPr="001D01A6">
        <w:rPr>
          <w:rFonts w:eastAsia="Times New Roman" w:cs="Arial"/>
          <w:color w:val="000000" w:themeColor="text1"/>
          <w:szCs w:val="24"/>
          <w:lang w:val="en-GB"/>
        </w:rPr>
        <w:t xml:space="preserve">formulate 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>hypotheses</w:t>
      </w:r>
      <w:r w:rsidR="00B44A13" w:rsidRPr="001D01A6">
        <w:rPr>
          <w:rFonts w:eastAsia="Times New Roman" w:cs="Arial"/>
          <w:color w:val="000000" w:themeColor="text1"/>
          <w:szCs w:val="24"/>
          <w:lang w:val="en-GB"/>
        </w:rPr>
        <w:t xml:space="preserve"> according to the </w:t>
      </w:r>
      <w:r w:rsidR="00D0756A" w:rsidRPr="001D01A6">
        <w:rPr>
          <w:rFonts w:eastAsia="Times New Roman" w:cs="Arial"/>
          <w:color w:val="000000" w:themeColor="text1"/>
          <w:szCs w:val="24"/>
          <w:lang w:val="en-GB"/>
        </w:rPr>
        <w:t xml:space="preserve">problems that </w:t>
      </w:r>
      <w:r w:rsidR="00FF47A6" w:rsidRPr="001D01A6">
        <w:rPr>
          <w:rFonts w:eastAsia="Times New Roman" w:cs="Arial"/>
          <w:color w:val="000000" w:themeColor="text1"/>
          <w:szCs w:val="24"/>
          <w:lang w:val="en-GB"/>
        </w:rPr>
        <w:t>are being</w:t>
      </w:r>
      <w:r w:rsidR="00D0756A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3B4F1C" w:rsidRPr="001D01A6">
        <w:rPr>
          <w:rFonts w:eastAsia="Times New Roman" w:cs="Arial"/>
          <w:color w:val="000000" w:themeColor="text1"/>
          <w:szCs w:val="24"/>
          <w:lang w:val="en-GB"/>
        </w:rPr>
        <w:t>analy</w:t>
      </w:r>
      <w:r w:rsidR="00F0133D" w:rsidRPr="001D01A6">
        <w:rPr>
          <w:rFonts w:eastAsia="Times New Roman" w:cs="Arial"/>
          <w:color w:val="000000" w:themeColor="text1"/>
          <w:szCs w:val="24"/>
          <w:lang w:val="en-GB"/>
        </w:rPr>
        <w:t>sed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>. Fo</w:t>
      </w:r>
      <w:r w:rsidR="000C5559" w:rsidRPr="001D01A6">
        <w:rPr>
          <w:rFonts w:eastAsia="Times New Roman" w:cs="Arial"/>
          <w:color w:val="000000" w:themeColor="text1"/>
          <w:szCs w:val="24"/>
          <w:lang w:val="en-GB"/>
        </w:rPr>
        <w:t xml:space="preserve">r </w:t>
      </w:r>
      <w:r w:rsidR="003B4F1C" w:rsidRPr="001D01A6">
        <w:rPr>
          <w:rFonts w:eastAsia="Times New Roman" w:cs="Arial"/>
          <w:color w:val="000000" w:themeColor="text1"/>
          <w:szCs w:val="24"/>
          <w:lang w:val="en-GB"/>
        </w:rPr>
        <w:t>example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 xml:space="preserve">, </w:t>
      </w:r>
      <w:r w:rsidR="00BE20A9" w:rsidRPr="001D01A6">
        <w:rPr>
          <w:rFonts w:eastAsia="Times New Roman" w:cs="Arial"/>
          <w:color w:val="000000" w:themeColor="text1"/>
          <w:szCs w:val="24"/>
          <w:lang w:val="en-GB"/>
        </w:rPr>
        <w:t xml:space="preserve">the hypothesis </w:t>
      </w:r>
      <w:r w:rsidR="00294CBA" w:rsidRPr="001D01A6">
        <w:rPr>
          <w:rFonts w:eastAsia="Times New Roman" w:cs="Arial"/>
          <w:color w:val="000000" w:themeColor="text1"/>
          <w:szCs w:val="24"/>
          <w:lang w:val="en-GB"/>
        </w:rPr>
        <w:t xml:space="preserve">who tend to </w:t>
      </w:r>
      <w:r w:rsidR="00256DF7" w:rsidRPr="001D01A6">
        <w:rPr>
          <w:rFonts w:eastAsia="Times New Roman" w:cs="Arial"/>
          <w:color w:val="000000" w:themeColor="text1"/>
          <w:szCs w:val="24"/>
          <w:lang w:val="en-GB"/>
        </w:rPr>
        <w:t xml:space="preserve">divorce to take </w:t>
      </w:r>
      <w:r w:rsidR="00780945" w:rsidRPr="001D01A6">
        <w:rPr>
          <w:rFonts w:eastAsia="Times New Roman" w:cs="Arial"/>
          <w:color w:val="000000" w:themeColor="text1"/>
          <w:szCs w:val="24"/>
          <w:lang w:val="en-GB"/>
        </w:rPr>
        <w:t>preventi</w:t>
      </w:r>
      <w:r w:rsidR="00265067" w:rsidRPr="001D01A6">
        <w:rPr>
          <w:rFonts w:eastAsia="Times New Roman" w:cs="Arial"/>
          <w:color w:val="000000" w:themeColor="text1"/>
          <w:szCs w:val="24"/>
          <w:lang w:val="en-GB"/>
        </w:rPr>
        <w:t>on</w:t>
      </w:r>
      <w:r w:rsidR="005B528B" w:rsidRPr="001D01A6">
        <w:rPr>
          <w:rFonts w:eastAsia="Times New Roman" w:cs="Arial"/>
          <w:color w:val="000000" w:themeColor="text1"/>
          <w:szCs w:val="24"/>
          <w:lang w:val="en-GB"/>
        </w:rPr>
        <w:t xml:space="preserve"> actions.</w:t>
      </w:r>
    </w:p>
    <w:p w14:paraId="28D6E57F" w14:textId="13CB1C74" w:rsidR="00CE2A35" w:rsidRPr="001D01A6" w:rsidRDefault="00FA0F6C" w:rsidP="00435641">
      <w:pPr>
        <w:pStyle w:val="NormalData"/>
        <w:rPr>
          <w:rFonts w:eastAsia="Times New Roman" w:cs="Arial"/>
          <w:color w:val="000000" w:themeColor="text1"/>
          <w:szCs w:val="24"/>
          <w:lang w:val="en-GB"/>
        </w:rPr>
      </w:pPr>
      <w:r w:rsidRPr="001D01A6">
        <w:rPr>
          <w:rFonts w:eastAsia="Times New Roman" w:cs="Arial"/>
          <w:color w:val="000000" w:themeColor="text1"/>
          <w:szCs w:val="24"/>
          <w:lang w:val="en-GB"/>
        </w:rPr>
        <w:t>It is general</w:t>
      </w:r>
      <w:r w:rsidR="00F0133D" w:rsidRPr="001D01A6">
        <w:rPr>
          <w:rFonts w:eastAsia="Times New Roman" w:cs="Arial"/>
          <w:color w:val="000000" w:themeColor="text1"/>
          <w:szCs w:val="24"/>
          <w:lang w:val="en-GB"/>
        </w:rPr>
        <w:t>ly</w:t>
      </w:r>
      <w:r w:rsidRPr="001D01A6">
        <w:rPr>
          <w:rFonts w:eastAsia="Times New Roman" w:cs="Arial"/>
          <w:color w:val="000000" w:themeColor="text1"/>
          <w:szCs w:val="24"/>
          <w:lang w:val="en-GB"/>
        </w:rPr>
        <w:t xml:space="preserve"> observed about the attribute </w:t>
      </w:r>
      <w:r w:rsidR="00FB235E" w:rsidRPr="001D01A6">
        <w:rPr>
          <w:rFonts w:eastAsia="Times New Roman" w:cs="Arial"/>
          <w:color w:val="000000" w:themeColor="text1"/>
          <w:szCs w:val="24"/>
          <w:lang w:val="en-GB"/>
        </w:rPr>
        <w:t xml:space="preserve">values are </w:t>
      </w:r>
      <w:r w:rsidR="00762435" w:rsidRPr="001D01A6">
        <w:rPr>
          <w:rFonts w:eastAsia="Times New Roman" w:cs="Arial"/>
          <w:color w:val="000000" w:themeColor="text1"/>
          <w:szCs w:val="24"/>
          <w:lang w:val="en-GB"/>
        </w:rPr>
        <w:t xml:space="preserve">distributed </w:t>
      </w:r>
      <w:r w:rsidR="00FA33F1" w:rsidRPr="001D01A6">
        <w:rPr>
          <w:rFonts w:eastAsia="Times New Roman" w:cs="Arial"/>
          <w:color w:val="000000" w:themeColor="text1"/>
          <w:szCs w:val="24"/>
          <w:lang w:val="en-GB"/>
        </w:rPr>
        <w:t>by the result class</w:t>
      </w:r>
      <w:r w:rsidR="00913626" w:rsidRPr="001D01A6">
        <w:rPr>
          <w:rFonts w:eastAsia="Times New Roman" w:cs="Arial"/>
          <w:color w:val="000000" w:themeColor="text1"/>
          <w:szCs w:val="24"/>
          <w:lang w:val="en-GB"/>
        </w:rPr>
        <w:t xml:space="preserve"> where </w:t>
      </w:r>
      <w:r w:rsidR="00D028D8" w:rsidRPr="001D01A6">
        <w:rPr>
          <w:rFonts w:eastAsia="Times New Roman" w:cs="Arial"/>
          <w:color w:val="000000" w:themeColor="text1"/>
          <w:szCs w:val="24"/>
          <w:lang w:val="en-GB"/>
        </w:rPr>
        <w:t>“blue” means no result in divorce, and “Red”</w:t>
      </w:r>
      <w:r w:rsidR="00B77B73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065D0D" w:rsidRPr="001D01A6">
        <w:rPr>
          <w:rFonts w:eastAsia="Times New Roman" w:cs="Arial"/>
          <w:color w:val="000000" w:themeColor="text1"/>
          <w:szCs w:val="24"/>
          <w:lang w:val="en-GB"/>
        </w:rPr>
        <w:t xml:space="preserve">means </w:t>
      </w:r>
      <w:r w:rsidR="00B77B73" w:rsidRPr="001D01A6">
        <w:rPr>
          <w:rFonts w:eastAsia="Times New Roman" w:cs="Arial"/>
          <w:color w:val="000000" w:themeColor="text1"/>
          <w:szCs w:val="24"/>
          <w:lang w:val="en-GB"/>
        </w:rPr>
        <w:t>results in divor</w:t>
      </w:r>
      <w:r w:rsidR="00A4179C" w:rsidRPr="001D01A6">
        <w:rPr>
          <w:rFonts w:eastAsia="Times New Roman" w:cs="Arial"/>
          <w:color w:val="000000" w:themeColor="text1"/>
          <w:szCs w:val="24"/>
          <w:lang w:val="en-GB"/>
        </w:rPr>
        <w:t>c</w:t>
      </w:r>
      <w:r w:rsidR="00B77B73" w:rsidRPr="001D01A6">
        <w:rPr>
          <w:rFonts w:eastAsia="Times New Roman" w:cs="Arial"/>
          <w:color w:val="000000" w:themeColor="text1"/>
          <w:szCs w:val="24"/>
          <w:lang w:val="en-GB"/>
        </w:rPr>
        <w:t>e</w:t>
      </w:r>
      <w:r w:rsidR="00FA33F1" w:rsidRPr="001D01A6">
        <w:rPr>
          <w:rFonts w:eastAsia="Times New Roman" w:cs="Arial"/>
          <w:color w:val="000000" w:themeColor="text1"/>
          <w:szCs w:val="24"/>
          <w:lang w:val="en-GB"/>
        </w:rPr>
        <w:t>, demonstrat</w:t>
      </w:r>
      <w:r w:rsidR="00A4179C" w:rsidRPr="001D01A6">
        <w:rPr>
          <w:rFonts w:eastAsia="Times New Roman" w:cs="Arial"/>
          <w:color w:val="000000" w:themeColor="text1"/>
          <w:szCs w:val="24"/>
          <w:lang w:val="en-GB"/>
        </w:rPr>
        <w:t>ing</w:t>
      </w:r>
      <w:r w:rsidR="00FA33F1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737AEF" w:rsidRPr="001D01A6">
        <w:rPr>
          <w:rFonts w:eastAsia="Times New Roman" w:cs="Arial"/>
          <w:color w:val="000000" w:themeColor="text1"/>
          <w:szCs w:val="24"/>
          <w:lang w:val="en-GB"/>
        </w:rPr>
        <w:t xml:space="preserve">that couples </w:t>
      </w:r>
      <w:r w:rsidR="00A4179C" w:rsidRPr="001D01A6">
        <w:rPr>
          <w:rFonts w:eastAsia="Times New Roman" w:cs="Arial"/>
          <w:color w:val="000000" w:themeColor="text1"/>
          <w:szCs w:val="24"/>
          <w:lang w:val="en-GB"/>
        </w:rPr>
        <w:t xml:space="preserve">who </w:t>
      </w:r>
      <w:r w:rsidR="00737AEF" w:rsidRPr="001D01A6">
        <w:rPr>
          <w:rFonts w:eastAsia="Times New Roman" w:cs="Arial"/>
          <w:color w:val="000000" w:themeColor="text1"/>
          <w:szCs w:val="24"/>
          <w:lang w:val="en-GB"/>
        </w:rPr>
        <w:t>strongly agree</w:t>
      </w:r>
      <w:r w:rsidR="007E22B9" w:rsidRPr="001D01A6">
        <w:rPr>
          <w:rFonts w:eastAsia="Times New Roman" w:cs="Arial"/>
          <w:color w:val="000000" w:themeColor="text1"/>
          <w:szCs w:val="24"/>
          <w:lang w:val="en-GB"/>
        </w:rPr>
        <w:t xml:space="preserve"> (0 </w:t>
      </w:r>
      <w:r w:rsidR="00A4179C" w:rsidRPr="001D01A6">
        <w:rPr>
          <w:rFonts w:eastAsia="Times New Roman" w:cs="Arial"/>
          <w:color w:val="000000" w:themeColor="text1"/>
          <w:szCs w:val="24"/>
          <w:lang w:val="en-GB"/>
        </w:rPr>
        <w:t>o</w:t>
      </w:r>
      <w:r w:rsidR="007E22B9" w:rsidRPr="001D01A6">
        <w:rPr>
          <w:rFonts w:eastAsia="Times New Roman" w:cs="Arial"/>
          <w:color w:val="000000" w:themeColor="text1"/>
          <w:szCs w:val="24"/>
          <w:lang w:val="en-GB"/>
        </w:rPr>
        <w:t>n the scale)</w:t>
      </w:r>
      <w:r w:rsidR="00737AEF" w:rsidRPr="001D01A6">
        <w:rPr>
          <w:rFonts w:eastAsia="Times New Roman" w:cs="Arial"/>
          <w:color w:val="000000" w:themeColor="text1"/>
          <w:szCs w:val="24"/>
          <w:lang w:val="en-GB"/>
        </w:rPr>
        <w:t xml:space="preserve"> with the attribute </w:t>
      </w:r>
      <w:r w:rsidR="00325C52" w:rsidRPr="001D01A6">
        <w:rPr>
          <w:rFonts w:eastAsia="Times New Roman" w:cs="Arial"/>
          <w:color w:val="000000" w:themeColor="text1"/>
          <w:szCs w:val="24"/>
          <w:lang w:val="en-GB"/>
        </w:rPr>
        <w:t xml:space="preserve">tend to </w:t>
      </w:r>
      <w:r w:rsidR="00875C04" w:rsidRPr="001D01A6">
        <w:rPr>
          <w:rFonts w:eastAsia="Times New Roman" w:cs="Arial"/>
          <w:b/>
          <w:bCs/>
          <w:color w:val="000000" w:themeColor="text1"/>
          <w:szCs w:val="24"/>
          <w:lang w:val="en-GB"/>
        </w:rPr>
        <w:t xml:space="preserve">no </w:t>
      </w:r>
      <w:r w:rsidR="00325C52" w:rsidRPr="001D01A6">
        <w:rPr>
          <w:rFonts w:eastAsia="Times New Roman" w:cs="Arial"/>
          <w:b/>
          <w:bCs/>
          <w:color w:val="000000" w:themeColor="text1"/>
          <w:szCs w:val="24"/>
          <w:lang w:val="en-GB"/>
        </w:rPr>
        <w:t>divorce</w:t>
      </w:r>
      <w:r w:rsidR="00467A55" w:rsidRPr="001D01A6">
        <w:rPr>
          <w:rFonts w:eastAsia="Times New Roman" w:cs="Arial"/>
          <w:color w:val="000000" w:themeColor="text1"/>
          <w:szCs w:val="24"/>
          <w:lang w:val="en-GB"/>
        </w:rPr>
        <w:t xml:space="preserve">, in contrast, who strongly </w:t>
      </w:r>
      <w:r w:rsidR="00A851D5" w:rsidRPr="001D01A6">
        <w:rPr>
          <w:rFonts w:eastAsia="Times New Roman" w:cs="Arial"/>
          <w:color w:val="000000" w:themeColor="text1"/>
          <w:szCs w:val="24"/>
          <w:lang w:val="en-GB"/>
        </w:rPr>
        <w:t>disagree</w:t>
      </w:r>
      <w:r w:rsidR="00F66ACC" w:rsidRPr="001D01A6">
        <w:rPr>
          <w:rFonts w:eastAsia="Times New Roman" w:cs="Arial"/>
          <w:color w:val="000000" w:themeColor="text1"/>
          <w:szCs w:val="24"/>
          <w:lang w:val="en-GB"/>
        </w:rPr>
        <w:t xml:space="preserve"> with</w:t>
      </w:r>
      <w:r w:rsidR="00875C04" w:rsidRPr="001D01A6">
        <w:rPr>
          <w:rFonts w:eastAsia="Times New Roman" w:cs="Arial"/>
          <w:color w:val="000000" w:themeColor="text1"/>
          <w:szCs w:val="24"/>
          <w:lang w:val="en-GB"/>
        </w:rPr>
        <w:t xml:space="preserve"> the </w:t>
      </w:r>
      <w:r w:rsidR="00712209" w:rsidRPr="001D01A6">
        <w:rPr>
          <w:rFonts w:eastAsia="Times New Roman" w:cs="Arial"/>
          <w:color w:val="000000" w:themeColor="text1"/>
          <w:szCs w:val="24"/>
          <w:lang w:val="en-GB"/>
        </w:rPr>
        <w:t>highest</w:t>
      </w:r>
      <w:r w:rsidR="00875C04" w:rsidRPr="001D01A6">
        <w:rPr>
          <w:rFonts w:eastAsia="Times New Roman" w:cs="Arial"/>
          <w:color w:val="000000" w:themeColor="text1"/>
          <w:szCs w:val="24"/>
          <w:lang w:val="en-GB"/>
        </w:rPr>
        <w:t xml:space="preserve"> categor</w:t>
      </w:r>
      <w:r w:rsidR="00A4179C" w:rsidRPr="001D01A6">
        <w:rPr>
          <w:rFonts w:eastAsia="Times New Roman" w:cs="Arial"/>
          <w:color w:val="000000" w:themeColor="text1"/>
          <w:szCs w:val="24"/>
          <w:lang w:val="en-GB"/>
        </w:rPr>
        <w:t>y</w:t>
      </w:r>
      <w:r w:rsidR="00875C04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E379C2" w:rsidRPr="001D01A6">
        <w:rPr>
          <w:rFonts w:eastAsia="Times New Roman" w:cs="Arial"/>
          <w:color w:val="000000" w:themeColor="text1"/>
          <w:szCs w:val="24"/>
          <w:lang w:val="en-GB"/>
        </w:rPr>
        <w:t>(4 in the scales)</w:t>
      </w:r>
      <w:r w:rsidR="00F66ACC" w:rsidRPr="001D01A6">
        <w:rPr>
          <w:rFonts w:eastAsia="Times New Roman" w:cs="Arial"/>
          <w:color w:val="000000" w:themeColor="text1"/>
          <w:szCs w:val="24"/>
          <w:lang w:val="en-GB"/>
        </w:rPr>
        <w:t xml:space="preserve"> the attribute tend to</w:t>
      </w:r>
      <w:r w:rsidR="00892AA5" w:rsidRPr="001D01A6">
        <w:rPr>
          <w:rFonts w:eastAsia="Times New Roman" w:cs="Arial"/>
          <w:color w:val="000000" w:themeColor="text1"/>
          <w:szCs w:val="24"/>
          <w:lang w:val="en-GB"/>
        </w:rPr>
        <w:t xml:space="preserve"> </w:t>
      </w:r>
      <w:r w:rsidR="00A851D5" w:rsidRPr="001D01A6">
        <w:rPr>
          <w:rFonts w:eastAsia="Times New Roman" w:cs="Arial"/>
          <w:b/>
          <w:bCs/>
          <w:color w:val="000000" w:themeColor="text1"/>
          <w:szCs w:val="24"/>
          <w:lang w:val="en-GB"/>
        </w:rPr>
        <w:t>divorce</w:t>
      </w:r>
      <w:r w:rsidR="00892AA5" w:rsidRPr="001D01A6">
        <w:rPr>
          <w:rFonts w:eastAsia="Times New Roman" w:cs="Arial"/>
          <w:color w:val="000000" w:themeColor="text1"/>
          <w:szCs w:val="24"/>
          <w:lang w:val="en-GB"/>
        </w:rPr>
        <w:t>.</w:t>
      </w:r>
    </w:p>
    <w:p w14:paraId="2B9E9AFE" w14:textId="77777777" w:rsidR="00846F65" w:rsidRPr="001D01A6" w:rsidRDefault="00846F65" w:rsidP="00435641">
      <w:pPr>
        <w:pStyle w:val="NormalData"/>
        <w:rPr>
          <w:rFonts w:ascii="Inherit" w:eastAsia="Times New Roman" w:hAnsi="Inherit" w:cs="Times New Roman"/>
          <w:color w:val="000000" w:themeColor="text1"/>
          <w:szCs w:val="24"/>
          <w:lang w:val="en-GB"/>
        </w:rPr>
      </w:pPr>
    </w:p>
    <w:p w14:paraId="06F422AB" w14:textId="77777777" w:rsidR="00880EA3" w:rsidRPr="001D01A6" w:rsidRDefault="00880EA3" w:rsidP="00880EA3">
      <w:pPr>
        <w:spacing w:before="0" w:after="0" w:line="240" w:lineRule="auto"/>
        <w:ind w:left="720"/>
        <w:rPr>
          <w:rFonts w:ascii="Inherit" w:eastAsia="Times New Roman" w:hAnsi="Inherit" w:cs="Times New Roman"/>
          <w:color w:val="000000" w:themeColor="text1"/>
          <w:szCs w:val="24"/>
          <w:lang w:val="en-GB"/>
        </w:rPr>
      </w:pPr>
    </w:p>
    <w:p w14:paraId="1E73410E" w14:textId="7D04F915" w:rsidR="001A0ED8" w:rsidRPr="001D01A6" w:rsidRDefault="00452D59" w:rsidP="00CD010B">
      <w:pPr>
        <w:pStyle w:val="Heading2"/>
        <w:rPr>
          <w:color w:val="000000" w:themeColor="text1"/>
          <w:lang w:val="en-GB"/>
        </w:rPr>
      </w:pPr>
      <w:bookmarkStart w:id="1" w:name="_Toc102329873"/>
      <w:r w:rsidRPr="001D01A6">
        <w:rPr>
          <w:color w:val="000000" w:themeColor="text1"/>
          <w:lang w:val="en-GB"/>
        </w:rPr>
        <w:t xml:space="preserve">Attributes </w:t>
      </w:r>
      <w:r w:rsidR="007E5ABF" w:rsidRPr="001D01A6">
        <w:rPr>
          <w:color w:val="000000" w:themeColor="text1"/>
          <w:lang w:val="en-GB"/>
        </w:rPr>
        <w:t>Distribution</w:t>
      </w:r>
      <w:bookmarkEnd w:id="1"/>
    </w:p>
    <w:p w14:paraId="4CCB31F2" w14:textId="6C397590" w:rsidR="00960D31" w:rsidRPr="001D01A6" w:rsidRDefault="00E815A3" w:rsidP="001015B9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Each</w:t>
      </w:r>
      <w:r w:rsidR="007E5ABF" w:rsidRPr="001D01A6">
        <w:rPr>
          <w:color w:val="000000" w:themeColor="text1"/>
          <w:lang w:val="en-GB"/>
        </w:rPr>
        <w:t xml:space="preserve"> </w:t>
      </w:r>
      <w:r w:rsidRPr="001D01A6">
        <w:rPr>
          <w:color w:val="000000" w:themeColor="text1"/>
          <w:lang w:val="en-GB"/>
        </w:rPr>
        <w:t>attribute has a numeric domain of 0-4</w:t>
      </w:r>
      <w:r w:rsidR="00C14794" w:rsidRPr="001D01A6">
        <w:rPr>
          <w:color w:val="000000" w:themeColor="text1"/>
          <w:lang w:val="en-GB"/>
        </w:rPr>
        <w:t xml:space="preserve">. </w:t>
      </w:r>
      <w:r w:rsidRPr="001D01A6">
        <w:rPr>
          <w:color w:val="000000" w:themeColor="text1"/>
          <w:lang w:val="en-GB"/>
        </w:rPr>
        <w:t>An attribute value of 0 means the participant strongly agreed with the attribute while 4 means the participant strongly disagreed with the attribute.</w:t>
      </w:r>
      <w:r w:rsidR="00C11F5C" w:rsidRPr="001D01A6">
        <w:rPr>
          <w:color w:val="000000" w:themeColor="text1"/>
          <w:lang w:val="en-GB"/>
        </w:rPr>
        <w:t xml:space="preserve"> The class</w:t>
      </w:r>
      <w:r w:rsidRPr="001D01A6">
        <w:rPr>
          <w:color w:val="000000" w:themeColor="text1"/>
          <w:lang w:val="en-GB"/>
        </w:rPr>
        <w:t> </w:t>
      </w:r>
      <w:r w:rsidR="001A0ED8" w:rsidRPr="001D01A6">
        <w:rPr>
          <w:color w:val="000000" w:themeColor="text1"/>
          <w:lang w:val="en-GB"/>
        </w:rPr>
        <w:t>0 = Blue</w:t>
      </w:r>
      <w:r w:rsidR="000241D3" w:rsidRPr="001D01A6">
        <w:rPr>
          <w:color w:val="000000" w:themeColor="text1"/>
          <w:lang w:val="en-GB"/>
        </w:rPr>
        <w:t xml:space="preserve"> means</w:t>
      </w:r>
      <w:r w:rsidR="001A0ED8" w:rsidRPr="001D01A6">
        <w:rPr>
          <w:color w:val="000000" w:themeColor="text1"/>
          <w:lang w:val="en-GB"/>
        </w:rPr>
        <w:t>- no divorce</w:t>
      </w:r>
      <w:r w:rsidR="000241D3" w:rsidRPr="001D01A6">
        <w:rPr>
          <w:color w:val="000000" w:themeColor="text1"/>
          <w:lang w:val="en-GB"/>
        </w:rPr>
        <w:t xml:space="preserve">, and </w:t>
      </w:r>
      <w:r w:rsidR="001A0ED8" w:rsidRPr="001D01A6">
        <w:rPr>
          <w:color w:val="000000" w:themeColor="text1"/>
          <w:lang w:val="en-GB"/>
        </w:rPr>
        <w:t>1 = Red – Divorce</w:t>
      </w:r>
      <w:r w:rsidR="00D43F09" w:rsidRPr="001D01A6">
        <w:rPr>
          <w:color w:val="000000" w:themeColor="text1"/>
          <w:lang w:val="en-GB"/>
        </w:rPr>
        <w:t>.</w:t>
      </w:r>
      <w:r w:rsidR="00D703D5" w:rsidRPr="001D01A6">
        <w:rPr>
          <w:color w:val="000000" w:themeColor="text1"/>
          <w:lang w:val="en-GB"/>
        </w:rPr>
        <w:t xml:space="preserve"> </w:t>
      </w:r>
      <w:r w:rsidR="00922DA1" w:rsidRPr="001D01A6">
        <w:rPr>
          <w:color w:val="000000" w:themeColor="text1"/>
          <w:lang w:val="en-GB"/>
        </w:rPr>
        <w:t>Selection Attributes</w:t>
      </w:r>
      <w:r w:rsidR="007C48EB">
        <w:rPr>
          <w:color w:val="000000" w:themeColor="text1"/>
          <w:lang w:val="en-GB"/>
        </w:rPr>
        <w:t>, a</w:t>
      </w:r>
      <w:r w:rsidR="00260360" w:rsidRPr="001D01A6">
        <w:rPr>
          <w:color w:val="000000" w:themeColor="text1"/>
          <w:lang w:val="en-GB"/>
        </w:rPr>
        <w:t xml:space="preserve"> feature in WEKA support to determ</w:t>
      </w:r>
      <w:r w:rsidR="00FC77A0" w:rsidRPr="001D01A6">
        <w:rPr>
          <w:color w:val="000000" w:themeColor="text1"/>
          <w:lang w:val="en-GB"/>
        </w:rPr>
        <w:t>i</w:t>
      </w:r>
      <w:r w:rsidR="00260360" w:rsidRPr="001D01A6">
        <w:rPr>
          <w:color w:val="000000" w:themeColor="text1"/>
          <w:lang w:val="en-GB"/>
        </w:rPr>
        <w:t>ne the correlation</w:t>
      </w:r>
      <w:r w:rsidR="00B20720" w:rsidRPr="001D01A6">
        <w:rPr>
          <w:color w:val="000000" w:themeColor="text1"/>
          <w:lang w:val="en-GB"/>
        </w:rPr>
        <w:t xml:space="preserve"> this attribute evaluator was correlation </w:t>
      </w:r>
      <w:r w:rsidR="00D86FE5" w:rsidRPr="001D01A6">
        <w:rPr>
          <w:color w:val="000000" w:themeColor="text1"/>
          <w:lang w:val="en-GB"/>
        </w:rPr>
        <w:t xml:space="preserve">attribute evaluation with standards </w:t>
      </w:r>
      <w:r w:rsidR="00E32046" w:rsidRPr="001D01A6">
        <w:rPr>
          <w:color w:val="000000" w:themeColor="text1"/>
          <w:lang w:val="en-GB"/>
        </w:rPr>
        <w:t xml:space="preserve">parameters. The results </w:t>
      </w:r>
      <w:r w:rsidR="00F81512" w:rsidRPr="001D01A6">
        <w:rPr>
          <w:color w:val="000000" w:themeColor="text1"/>
          <w:lang w:val="en-GB"/>
        </w:rPr>
        <w:t xml:space="preserve">showed a rank list where the top </w:t>
      </w:r>
      <w:r w:rsidR="00FC77A0" w:rsidRPr="001D01A6">
        <w:rPr>
          <w:color w:val="000000" w:themeColor="text1"/>
          <w:lang w:val="en-GB"/>
        </w:rPr>
        <w:t>is</w:t>
      </w:r>
      <w:r w:rsidR="001A02BC" w:rsidRPr="001D01A6">
        <w:rPr>
          <w:color w:val="000000" w:themeColor="text1"/>
          <w:lang w:val="en-GB"/>
        </w:rPr>
        <w:t xml:space="preserve"> the most correlate</w:t>
      </w:r>
      <w:r w:rsidR="00FC77A0" w:rsidRPr="001D01A6">
        <w:rPr>
          <w:color w:val="000000" w:themeColor="text1"/>
          <w:lang w:val="en-GB"/>
        </w:rPr>
        <w:t>d</w:t>
      </w:r>
      <w:r w:rsidR="001A02BC" w:rsidRPr="001D01A6">
        <w:rPr>
          <w:color w:val="000000" w:themeColor="text1"/>
          <w:lang w:val="en-GB"/>
        </w:rPr>
        <w:t xml:space="preserve"> attributes and the botto</w:t>
      </w:r>
      <w:r w:rsidR="00FC77A0" w:rsidRPr="001D01A6">
        <w:rPr>
          <w:color w:val="000000" w:themeColor="text1"/>
          <w:lang w:val="en-GB"/>
        </w:rPr>
        <w:t>m</w:t>
      </w:r>
      <w:r w:rsidR="001A02BC" w:rsidRPr="001D01A6">
        <w:rPr>
          <w:color w:val="000000" w:themeColor="text1"/>
          <w:lang w:val="en-GB"/>
        </w:rPr>
        <w:t xml:space="preserve"> the </w:t>
      </w:r>
      <w:r w:rsidR="00586144" w:rsidRPr="001D01A6">
        <w:rPr>
          <w:color w:val="000000" w:themeColor="text1"/>
          <w:lang w:val="en-GB"/>
        </w:rPr>
        <w:t>fewer</w:t>
      </w:r>
      <w:r w:rsidR="00250D80" w:rsidRPr="001D01A6">
        <w:rPr>
          <w:color w:val="000000" w:themeColor="text1"/>
          <w:lang w:val="en-GB"/>
        </w:rPr>
        <w:t xml:space="preserve"> correlate</w:t>
      </w:r>
      <w:r w:rsidR="00F368FF" w:rsidRPr="001D01A6">
        <w:rPr>
          <w:color w:val="000000" w:themeColor="text1"/>
          <w:lang w:val="en-GB"/>
        </w:rPr>
        <w:t>d</w:t>
      </w:r>
      <w:r w:rsidR="00250D80" w:rsidRPr="001D01A6">
        <w:rPr>
          <w:color w:val="000000" w:themeColor="text1"/>
          <w:lang w:val="en-GB"/>
        </w:rPr>
        <w:t xml:space="preserve"> attributes. </w:t>
      </w:r>
      <w:r w:rsidR="00710505" w:rsidRPr="001D01A6">
        <w:rPr>
          <w:color w:val="000000" w:themeColor="text1"/>
          <w:lang w:val="en-GB"/>
        </w:rPr>
        <w:t xml:space="preserve">It is important to highlight that </w:t>
      </w:r>
      <w:r w:rsidR="008F2B4C" w:rsidRPr="001D01A6">
        <w:rPr>
          <w:color w:val="000000" w:themeColor="text1"/>
          <w:lang w:val="en-GB"/>
        </w:rPr>
        <w:t xml:space="preserve">the attribute evaluator </w:t>
      </w:r>
      <w:r w:rsidR="00F368FF" w:rsidRPr="001D01A6">
        <w:rPr>
          <w:color w:val="000000" w:themeColor="text1"/>
          <w:lang w:val="en-GB"/>
        </w:rPr>
        <w:t>can</w:t>
      </w:r>
      <w:r w:rsidR="00AB118E" w:rsidRPr="001D01A6">
        <w:rPr>
          <w:color w:val="000000" w:themeColor="text1"/>
          <w:lang w:val="en-GB"/>
        </w:rPr>
        <w:t xml:space="preserve"> </w:t>
      </w:r>
      <w:r w:rsidR="00B50E05" w:rsidRPr="001D01A6">
        <w:rPr>
          <w:color w:val="000000" w:themeColor="text1"/>
          <w:lang w:val="en-GB"/>
        </w:rPr>
        <w:t>evaluate nominal and numeric data.</w:t>
      </w:r>
      <w:r w:rsidR="008568AF" w:rsidRPr="001D01A6">
        <w:rPr>
          <w:color w:val="000000" w:themeColor="text1"/>
          <w:lang w:val="en-GB"/>
        </w:rPr>
        <w:t xml:space="preserve"> </w:t>
      </w:r>
    </w:p>
    <w:p w14:paraId="686ADB5F" w14:textId="5D49E704" w:rsidR="00FF32F9" w:rsidRPr="001D01A6" w:rsidRDefault="00FF32F9" w:rsidP="001015B9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</w:t>
      </w:r>
      <w:r w:rsidR="00BB6CE3" w:rsidRPr="001D01A6">
        <w:rPr>
          <w:color w:val="000000" w:themeColor="text1"/>
          <w:lang w:val="en-GB"/>
        </w:rPr>
        <w:t>dataset was modifi</w:t>
      </w:r>
      <w:r w:rsidR="0052262C" w:rsidRPr="001D01A6">
        <w:rPr>
          <w:color w:val="000000" w:themeColor="text1"/>
          <w:lang w:val="en-GB"/>
        </w:rPr>
        <w:t xml:space="preserve">ed </w:t>
      </w:r>
      <w:r w:rsidR="00483D42" w:rsidRPr="001D01A6">
        <w:rPr>
          <w:color w:val="000000" w:themeColor="text1"/>
          <w:lang w:val="en-GB"/>
        </w:rPr>
        <w:t>and create</w:t>
      </w:r>
      <w:r w:rsidR="00E502EB" w:rsidRPr="001D01A6">
        <w:rPr>
          <w:color w:val="000000" w:themeColor="text1"/>
          <w:lang w:val="en-GB"/>
        </w:rPr>
        <w:t>d</w:t>
      </w:r>
      <w:r w:rsidR="00483D42" w:rsidRPr="001D01A6">
        <w:rPr>
          <w:color w:val="000000" w:themeColor="text1"/>
          <w:lang w:val="en-GB"/>
        </w:rPr>
        <w:t xml:space="preserve"> sub</w:t>
      </w:r>
      <w:r w:rsidR="00E502EB" w:rsidRPr="001D01A6">
        <w:rPr>
          <w:color w:val="000000" w:themeColor="text1"/>
          <w:lang w:val="en-GB"/>
        </w:rPr>
        <w:t>-</w:t>
      </w:r>
      <w:r w:rsidR="00D4469E" w:rsidRPr="001D01A6">
        <w:rPr>
          <w:color w:val="000000" w:themeColor="text1"/>
          <w:lang w:val="en-GB"/>
        </w:rPr>
        <w:t xml:space="preserve">datasets in terms </w:t>
      </w:r>
      <w:r w:rsidR="00E502EB" w:rsidRPr="001D01A6">
        <w:rPr>
          <w:color w:val="000000" w:themeColor="text1"/>
          <w:lang w:val="en-GB"/>
        </w:rPr>
        <w:t>of</w:t>
      </w:r>
      <w:r w:rsidR="0052262C" w:rsidRPr="001D01A6">
        <w:rPr>
          <w:color w:val="000000" w:themeColor="text1"/>
          <w:lang w:val="en-GB"/>
        </w:rPr>
        <w:t xml:space="preserve"> rank </w:t>
      </w:r>
      <w:r w:rsidR="007962A8" w:rsidRPr="001D01A6">
        <w:rPr>
          <w:color w:val="000000" w:themeColor="text1"/>
          <w:lang w:val="en-GB"/>
        </w:rPr>
        <w:t>to evaluate the 6 most</w:t>
      </w:r>
      <w:r w:rsidR="002D34C0" w:rsidRPr="001D01A6">
        <w:rPr>
          <w:color w:val="000000" w:themeColor="text1"/>
          <w:lang w:val="en-GB"/>
        </w:rPr>
        <w:t>,</w:t>
      </w:r>
      <w:r w:rsidR="007962A8" w:rsidRPr="001D01A6">
        <w:rPr>
          <w:color w:val="000000" w:themeColor="text1"/>
          <w:lang w:val="en-GB"/>
        </w:rPr>
        <w:t xml:space="preserve"> least</w:t>
      </w:r>
      <w:r w:rsidR="002D34C0" w:rsidRPr="001D01A6">
        <w:rPr>
          <w:color w:val="000000" w:themeColor="text1"/>
          <w:lang w:val="en-GB"/>
        </w:rPr>
        <w:t xml:space="preserve"> and </w:t>
      </w:r>
      <w:r w:rsidR="007C48EB">
        <w:rPr>
          <w:color w:val="000000" w:themeColor="text1"/>
          <w:lang w:val="en-GB"/>
        </w:rPr>
        <w:t>author-correlated</w:t>
      </w:r>
      <w:r w:rsidR="007962A8" w:rsidRPr="001D01A6">
        <w:rPr>
          <w:color w:val="000000" w:themeColor="text1"/>
          <w:lang w:val="en-GB"/>
        </w:rPr>
        <w:t xml:space="preserve"> attributes</w:t>
      </w:r>
      <w:r w:rsidR="00991E9F" w:rsidRPr="001D01A6">
        <w:rPr>
          <w:color w:val="000000" w:themeColor="text1"/>
          <w:lang w:val="en-GB"/>
        </w:rPr>
        <w:t xml:space="preserve"> as show</w:t>
      </w:r>
      <w:r w:rsidR="00E502EB" w:rsidRPr="001D01A6">
        <w:rPr>
          <w:color w:val="000000" w:themeColor="text1"/>
          <w:lang w:val="en-GB"/>
        </w:rPr>
        <w:t>n</w:t>
      </w:r>
      <w:r w:rsidR="00991E9F" w:rsidRPr="001D01A6">
        <w:rPr>
          <w:color w:val="000000" w:themeColor="text1"/>
          <w:lang w:val="en-GB"/>
        </w:rPr>
        <w:t xml:space="preserve"> below.</w:t>
      </w:r>
    </w:p>
    <w:p w14:paraId="359A0847" w14:textId="5F637962" w:rsidR="001A0ED8" w:rsidRPr="001D01A6" w:rsidRDefault="001A0ED8" w:rsidP="00CD010B">
      <w:pPr>
        <w:pStyle w:val="Heading3"/>
        <w:rPr>
          <w:color w:val="000000" w:themeColor="text1"/>
          <w:lang w:val="en-GB"/>
        </w:rPr>
      </w:pPr>
      <w:bookmarkStart w:id="2" w:name="_Toc102329874"/>
      <w:r w:rsidRPr="001D01A6">
        <w:rPr>
          <w:color w:val="000000" w:themeColor="text1"/>
          <w:lang w:val="en-GB"/>
        </w:rPr>
        <w:t xml:space="preserve">Explanation </w:t>
      </w:r>
      <w:r w:rsidR="00E502EB" w:rsidRPr="001D01A6">
        <w:rPr>
          <w:color w:val="000000" w:themeColor="text1"/>
          <w:lang w:val="en-GB"/>
        </w:rPr>
        <w:t xml:space="preserve">of </w:t>
      </w:r>
      <w:r w:rsidRPr="001D01A6">
        <w:rPr>
          <w:color w:val="000000" w:themeColor="text1"/>
          <w:lang w:val="en-GB"/>
        </w:rPr>
        <w:t>the 6 most correlated attributes</w:t>
      </w:r>
      <w:bookmarkEnd w:id="2"/>
    </w:p>
    <w:p w14:paraId="713C615C" w14:textId="33F0E7BD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9. I enjoy trave</w:t>
      </w:r>
      <w:r w:rsidR="000021A3" w:rsidRPr="001D01A6">
        <w:rPr>
          <w:color w:val="000000" w:themeColor="text1"/>
          <w:lang w:val="en-GB"/>
        </w:rPr>
        <w:t>l</w:t>
      </w:r>
      <w:r w:rsidRPr="001D01A6">
        <w:rPr>
          <w:color w:val="000000" w:themeColor="text1"/>
          <w:lang w:val="en-GB"/>
        </w:rPr>
        <w:t>ling with my wife.</w:t>
      </w:r>
    </w:p>
    <w:p w14:paraId="346FF0E5" w14:textId="77777777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18. My spouse and I have similar ideas about how marriage should be</w:t>
      </w:r>
    </w:p>
    <w:p w14:paraId="45795F60" w14:textId="77777777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19. My spouse and I have similar ideas about how roles should be in marriage</w:t>
      </w:r>
    </w:p>
    <w:p w14:paraId="5C4CCC13" w14:textId="77777777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35. I can insult my spouse during our discussions.</w:t>
      </w:r>
    </w:p>
    <w:p w14:paraId="093DEBD1" w14:textId="6254621B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36. I can be </w:t>
      </w:r>
      <w:r w:rsidR="007C48EB">
        <w:rPr>
          <w:color w:val="000000" w:themeColor="text1"/>
          <w:lang w:val="en-GB"/>
        </w:rPr>
        <w:t>humiliated</w:t>
      </w:r>
      <w:r w:rsidRPr="001D01A6">
        <w:rPr>
          <w:color w:val="000000" w:themeColor="text1"/>
          <w:lang w:val="en-GB"/>
        </w:rPr>
        <w:t xml:space="preserve"> when we </w:t>
      </w:r>
      <w:r w:rsidR="000021A3" w:rsidRPr="001D01A6">
        <w:rPr>
          <w:color w:val="000000" w:themeColor="text1"/>
          <w:lang w:val="en-GB"/>
        </w:rPr>
        <w:t xml:space="preserve">have </w:t>
      </w:r>
      <w:r w:rsidRPr="001D01A6">
        <w:rPr>
          <w:color w:val="000000" w:themeColor="text1"/>
          <w:lang w:val="en-GB"/>
        </w:rPr>
        <w:t>discussions.</w:t>
      </w:r>
    </w:p>
    <w:p w14:paraId="278C6E85" w14:textId="2F5BF3B5" w:rsidR="001A0ED8" w:rsidRPr="001D01A6" w:rsidRDefault="001A0ED8" w:rsidP="001015B9">
      <w:pPr>
        <w:pStyle w:val="NormalData"/>
        <w:numPr>
          <w:ilvl w:val="0"/>
          <w:numId w:val="22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40. We're just starting a discussion before I know </w:t>
      </w:r>
      <w:r w:rsidR="00172C08" w:rsidRPr="001D01A6">
        <w:rPr>
          <w:color w:val="000000" w:themeColor="text1"/>
          <w:lang w:val="en-GB"/>
        </w:rPr>
        <w:t>what is</w:t>
      </w:r>
      <w:r w:rsidRPr="001D01A6">
        <w:rPr>
          <w:color w:val="000000" w:themeColor="text1"/>
          <w:lang w:val="en-GB"/>
        </w:rPr>
        <w:t xml:space="preserve"> going on.</w:t>
      </w:r>
    </w:p>
    <w:p w14:paraId="1C2A43FD" w14:textId="0D25CB07" w:rsidR="001A0ED8" w:rsidRPr="001D01A6" w:rsidRDefault="001A0ED8" w:rsidP="00CD010B">
      <w:pPr>
        <w:pStyle w:val="Heading3"/>
        <w:rPr>
          <w:color w:val="000000" w:themeColor="text1"/>
          <w:lang w:val="en-GB"/>
        </w:rPr>
      </w:pPr>
      <w:bookmarkStart w:id="3" w:name="_Toc102329875"/>
      <w:r w:rsidRPr="001D01A6">
        <w:rPr>
          <w:color w:val="000000" w:themeColor="text1"/>
          <w:lang w:val="en-GB"/>
        </w:rPr>
        <w:t xml:space="preserve">Explanation </w:t>
      </w:r>
      <w:r w:rsidR="000021A3" w:rsidRPr="001D01A6">
        <w:rPr>
          <w:color w:val="000000" w:themeColor="text1"/>
          <w:lang w:val="en-GB"/>
        </w:rPr>
        <w:t xml:space="preserve">of </w:t>
      </w:r>
      <w:r w:rsidRPr="001D01A6">
        <w:rPr>
          <w:color w:val="000000" w:themeColor="text1"/>
          <w:lang w:val="en-GB"/>
        </w:rPr>
        <w:t>the 6 Least correlated attributes</w:t>
      </w:r>
      <w:bookmarkEnd w:id="3"/>
    </w:p>
    <w:p w14:paraId="1C7EF4FD" w14:textId="384EA05F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6. We </w:t>
      </w:r>
      <w:r w:rsidR="00172C08" w:rsidRPr="001D01A6">
        <w:rPr>
          <w:color w:val="000000" w:themeColor="text1"/>
          <w:lang w:val="en-GB"/>
        </w:rPr>
        <w:t>do not</w:t>
      </w:r>
      <w:r w:rsidRPr="001D01A6">
        <w:rPr>
          <w:color w:val="000000" w:themeColor="text1"/>
          <w:lang w:val="en-GB"/>
        </w:rPr>
        <w:t xml:space="preserve"> have time at home as partners.</w:t>
      </w:r>
    </w:p>
    <w:p w14:paraId="4D894A9A" w14:textId="77777777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43. I mostly stay silent to calm the environment a little bit.</w:t>
      </w:r>
    </w:p>
    <w:p w14:paraId="26FFD4BB" w14:textId="5219BAB4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45. </w:t>
      </w:r>
      <w:r w:rsidR="00172C08" w:rsidRPr="001D01A6">
        <w:rPr>
          <w:color w:val="000000" w:themeColor="text1"/>
          <w:lang w:val="en-GB"/>
        </w:rPr>
        <w:t>I would</w:t>
      </w:r>
      <w:r w:rsidRPr="001D01A6">
        <w:rPr>
          <w:color w:val="000000" w:themeColor="text1"/>
          <w:lang w:val="en-GB"/>
        </w:rPr>
        <w:t xml:space="preserve"> rather stay silent than discuss</w:t>
      </w:r>
      <w:r w:rsidR="000021A3" w:rsidRPr="001D01A6">
        <w:rPr>
          <w:color w:val="000000" w:themeColor="text1"/>
          <w:lang w:val="en-GB"/>
        </w:rPr>
        <w:t>ing</w:t>
      </w:r>
      <w:r w:rsidRPr="001D01A6">
        <w:rPr>
          <w:color w:val="000000" w:themeColor="text1"/>
          <w:lang w:val="en-GB"/>
        </w:rPr>
        <w:t xml:space="preserve"> with my spouse.</w:t>
      </w:r>
    </w:p>
    <w:p w14:paraId="3F90DB28" w14:textId="7FFC5603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46. Even if </w:t>
      </w:r>
      <w:r w:rsidR="00172C08" w:rsidRPr="001D01A6">
        <w:rPr>
          <w:color w:val="000000" w:themeColor="text1"/>
          <w:lang w:val="en-GB"/>
        </w:rPr>
        <w:t>I am</w:t>
      </w:r>
      <w:r w:rsidRPr="001D01A6">
        <w:rPr>
          <w:color w:val="000000" w:themeColor="text1"/>
          <w:lang w:val="en-GB"/>
        </w:rPr>
        <w:t xml:space="preserve"> right in the discussion, I stay silent to hurt my spouse.</w:t>
      </w:r>
    </w:p>
    <w:p w14:paraId="3334637A" w14:textId="77777777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48. I feel right in our discussions.</w:t>
      </w:r>
    </w:p>
    <w:p w14:paraId="7BD8FFE8" w14:textId="1CA4F4C5" w:rsidR="001A0ED8" w:rsidRPr="001D01A6" w:rsidRDefault="001A0ED8" w:rsidP="001015B9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52. I </w:t>
      </w:r>
      <w:r w:rsidR="00172C08" w:rsidRPr="001D01A6">
        <w:rPr>
          <w:color w:val="000000" w:themeColor="text1"/>
          <w:lang w:val="en-GB"/>
        </w:rPr>
        <w:t>would not</w:t>
      </w:r>
      <w:r w:rsidRPr="001D01A6">
        <w:rPr>
          <w:color w:val="000000" w:themeColor="text1"/>
          <w:lang w:val="en-GB"/>
        </w:rPr>
        <w:t xml:space="preserve"> hesitate to tell my spouse about her/his inadequacy.</w:t>
      </w:r>
    </w:p>
    <w:p w14:paraId="4EDE5726" w14:textId="2690C614" w:rsidR="001A0ED8" w:rsidRPr="001D01A6" w:rsidRDefault="001A0ED8" w:rsidP="00CD010B">
      <w:pPr>
        <w:pStyle w:val="Heading3"/>
        <w:rPr>
          <w:color w:val="000000" w:themeColor="text1"/>
          <w:lang w:val="en-GB"/>
        </w:rPr>
      </w:pPr>
      <w:bookmarkStart w:id="4" w:name="_Toc102329876"/>
      <w:r w:rsidRPr="001D01A6">
        <w:rPr>
          <w:color w:val="000000" w:themeColor="text1"/>
          <w:lang w:val="en-GB"/>
        </w:rPr>
        <w:t xml:space="preserve">Explanation </w:t>
      </w:r>
      <w:r w:rsidR="000021A3" w:rsidRPr="001D01A6">
        <w:rPr>
          <w:color w:val="000000" w:themeColor="text1"/>
          <w:lang w:val="en-GB"/>
        </w:rPr>
        <w:t xml:space="preserve">of </w:t>
      </w:r>
      <w:r w:rsidRPr="001D01A6">
        <w:rPr>
          <w:color w:val="000000" w:themeColor="text1"/>
          <w:lang w:val="en-GB"/>
        </w:rPr>
        <w:t>the 6 most correlated attributes Author</w:t>
      </w:r>
      <w:bookmarkEnd w:id="4"/>
    </w:p>
    <w:p w14:paraId="42C22DFD" w14:textId="0941D4DE" w:rsidR="001A0ED8" w:rsidRPr="001D01A6" w:rsidRDefault="003572BD" w:rsidP="003572BD">
      <w:pPr>
        <w:pStyle w:val="NormalData"/>
        <w:numPr>
          <w:ilvl w:val="0"/>
          <w:numId w:val="23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2. </w:t>
      </w:r>
      <w:r w:rsidR="001A0ED8" w:rsidRPr="001D01A6">
        <w:rPr>
          <w:color w:val="000000" w:themeColor="text1"/>
          <w:lang w:val="en-GB"/>
        </w:rPr>
        <w:t>I know we can ignore our differences, even if things get hard sometimes.</w:t>
      </w:r>
    </w:p>
    <w:p w14:paraId="2E6B0CF1" w14:textId="0A4E9D8D" w:rsidR="001A0ED8" w:rsidRPr="001D01A6" w:rsidRDefault="001A0ED8" w:rsidP="003572BD">
      <w:pPr>
        <w:pStyle w:val="NormalData"/>
        <w:numPr>
          <w:ilvl w:val="0"/>
          <w:numId w:val="24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6. We </w:t>
      </w:r>
      <w:r w:rsidR="00172C08" w:rsidRPr="001D01A6">
        <w:rPr>
          <w:color w:val="000000" w:themeColor="text1"/>
          <w:lang w:val="en-GB"/>
        </w:rPr>
        <w:t>do not</w:t>
      </w:r>
      <w:r w:rsidRPr="001D01A6">
        <w:rPr>
          <w:color w:val="000000" w:themeColor="text1"/>
          <w:lang w:val="en-GB"/>
        </w:rPr>
        <w:t xml:space="preserve"> have time at home as partners.</w:t>
      </w:r>
    </w:p>
    <w:p w14:paraId="5BDC3EB5" w14:textId="1B0BB7D2" w:rsidR="001A0ED8" w:rsidRPr="001D01A6" w:rsidRDefault="001A0ED8" w:rsidP="003572BD">
      <w:pPr>
        <w:pStyle w:val="NormalData"/>
        <w:numPr>
          <w:ilvl w:val="0"/>
          <w:numId w:val="24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lastRenderedPageBreak/>
        <w:t>11. I think that one day in the future when I look back, I see that my spouse and I have been in harmony with each other.</w:t>
      </w:r>
    </w:p>
    <w:p w14:paraId="2B5E98B2" w14:textId="77777777" w:rsidR="001A0ED8" w:rsidRPr="001D01A6" w:rsidRDefault="001A0ED8" w:rsidP="003572BD">
      <w:pPr>
        <w:pStyle w:val="NormalData"/>
        <w:numPr>
          <w:ilvl w:val="0"/>
          <w:numId w:val="24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18. My spouse and I have similar ideas about how marriage should be</w:t>
      </w:r>
    </w:p>
    <w:p w14:paraId="6714B090" w14:textId="77777777" w:rsidR="001A0ED8" w:rsidRPr="001D01A6" w:rsidRDefault="001A0ED8" w:rsidP="003572BD">
      <w:pPr>
        <w:pStyle w:val="NormalData"/>
        <w:numPr>
          <w:ilvl w:val="0"/>
          <w:numId w:val="24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26. I know my spouse's basic anxieties.</w:t>
      </w:r>
    </w:p>
    <w:p w14:paraId="1FC68498" w14:textId="767ED487" w:rsidR="001A0ED8" w:rsidRPr="001D01A6" w:rsidRDefault="001A0ED8" w:rsidP="003572BD">
      <w:pPr>
        <w:pStyle w:val="NormalData"/>
        <w:numPr>
          <w:ilvl w:val="0"/>
          <w:numId w:val="24"/>
        </w:num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40. We're just starting a discussion before I know </w:t>
      </w:r>
      <w:r w:rsidR="00172C08" w:rsidRPr="001D01A6">
        <w:rPr>
          <w:color w:val="000000" w:themeColor="text1"/>
          <w:lang w:val="en-GB"/>
        </w:rPr>
        <w:t>what is</w:t>
      </w:r>
      <w:r w:rsidRPr="001D01A6">
        <w:rPr>
          <w:color w:val="000000" w:themeColor="text1"/>
          <w:lang w:val="en-GB"/>
        </w:rPr>
        <w:t xml:space="preserve"> going on.</w:t>
      </w:r>
    </w:p>
    <w:p w14:paraId="0F2911BC" w14:textId="77777777" w:rsidR="001A0ED8" w:rsidRPr="001D01A6" w:rsidRDefault="001A0ED8" w:rsidP="001A0ED8">
      <w:pPr>
        <w:pStyle w:val="NormalData"/>
        <w:rPr>
          <w:color w:val="000000" w:themeColor="text1"/>
          <w:lang w:val="en-GB"/>
        </w:rPr>
      </w:pPr>
    </w:p>
    <w:p w14:paraId="6187DC76" w14:textId="45D5D124" w:rsidR="004C0804" w:rsidRPr="001D01A6" w:rsidRDefault="004C0804" w:rsidP="00273CC3">
      <w:pPr>
        <w:pStyle w:val="Heading2"/>
        <w:rPr>
          <w:color w:val="000000" w:themeColor="text1"/>
          <w:lang w:val="en-GB"/>
        </w:rPr>
      </w:pPr>
      <w:bookmarkStart w:id="5" w:name="_Toc102329877"/>
      <w:r w:rsidRPr="001D01A6">
        <w:rPr>
          <w:color w:val="000000" w:themeColor="text1"/>
          <w:lang w:val="en-GB"/>
        </w:rPr>
        <w:t>Correlation Rank</w:t>
      </w:r>
      <w:bookmarkEnd w:id="5"/>
    </w:p>
    <w:p w14:paraId="36C531EA" w14:textId="1F99F2C1" w:rsidR="003572BD" w:rsidRPr="001D01A6" w:rsidRDefault="003572BD" w:rsidP="00DC480C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correlation rank was </w:t>
      </w:r>
      <w:r w:rsidR="00546498" w:rsidRPr="001D01A6">
        <w:rPr>
          <w:color w:val="000000" w:themeColor="text1"/>
          <w:lang w:val="en-GB"/>
        </w:rPr>
        <w:t>ma</w:t>
      </w:r>
      <w:r w:rsidR="00C10DE8" w:rsidRPr="001D01A6">
        <w:rPr>
          <w:color w:val="000000" w:themeColor="text1"/>
          <w:lang w:val="en-GB"/>
        </w:rPr>
        <w:t>r</w:t>
      </w:r>
      <w:r w:rsidR="00546498" w:rsidRPr="001D01A6">
        <w:rPr>
          <w:color w:val="000000" w:themeColor="text1"/>
          <w:lang w:val="en-GB"/>
        </w:rPr>
        <w:t xml:space="preserve">ked by the select attribute </w:t>
      </w:r>
      <w:r w:rsidR="00FA18CF" w:rsidRPr="001D01A6">
        <w:rPr>
          <w:color w:val="000000" w:themeColor="text1"/>
          <w:lang w:val="en-GB"/>
        </w:rPr>
        <w:t>feature in WEKA, where the attributes were listed in a</w:t>
      </w:r>
      <w:r w:rsidR="00FC62E6" w:rsidRPr="001D01A6">
        <w:rPr>
          <w:color w:val="000000" w:themeColor="text1"/>
          <w:lang w:val="en-GB"/>
        </w:rPr>
        <w:t xml:space="preserve"> rank </w:t>
      </w:r>
      <w:r w:rsidR="00A86AAF" w:rsidRPr="001D01A6">
        <w:rPr>
          <w:color w:val="000000" w:themeColor="text1"/>
          <w:lang w:val="en-GB"/>
        </w:rPr>
        <w:t>and</w:t>
      </w:r>
      <w:r w:rsidR="005E1CBC" w:rsidRPr="001D01A6">
        <w:rPr>
          <w:color w:val="000000" w:themeColor="text1"/>
          <w:lang w:val="en-GB"/>
        </w:rPr>
        <w:t>,</w:t>
      </w:r>
      <w:r w:rsidR="00FC62E6" w:rsidRPr="001D01A6">
        <w:rPr>
          <w:color w:val="000000" w:themeColor="text1"/>
          <w:lang w:val="en-GB"/>
        </w:rPr>
        <w:t xml:space="preserve"> they were visualized </w:t>
      </w:r>
      <w:r w:rsidR="009B07B6" w:rsidRPr="001D01A6">
        <w:rPr>
          <w:color w:val="000000" w:themeColor="text1"/>
          <w:lang w:val="en-GB"/>
        </w:rPr>
        <w:t xml:space="preserve">to explore the distribution </w:t>
      </w:r>
      <w:r w:rsidR="00DC480C" w:rsidRPr="001D01A6">
        <w:rPr>
          <w:color w:val="000000" w:themeColor="text1"/>
          <w:lang w:val="en-GB"/>
        </w:rPr>
        <w:t>of each attribute.</w:t>
      </w:r>
    </w:p>
    <w:p w14:paraId="37166E30" w14:textId="77777777" w:rsidR="00DD3224" w:rsidRPr="001D01A6" w:rsidRDefault="00DD3224" w:rsidP="00DD3224">
      <w:pPr>
        <w:rPr>
          <w:color w:val="000000" w:themeColor="text1"/>
          <w:lang w:val="en-GB"/>
        </w:rPr>
      </w:pPr>
    </w:p>
    <w:p w14:paraId="1460E59E" w14:textId="77777777" w:rsidR="00AD3C76" w:rsidRPr="001D01A6" w:rsidRDefault="000D6E85" w:rsidP="00AD3C76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3259F078" wp14:editId="1DCB722A">
            <wp:extent cx="1693624" cy="6582501"/>
            <wp:effectExtent l="0" t="0" r="1905" b="889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722067" cy="6693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A0ED8" w:rsidRPr="001D01A6">
        <w:rPr>
          <w:noProof/>
          <w:color w:val="000000" w:themeColor="text1"/>
          <w:lang w:val="en-GB"/>
        </w:rPr>
        <w:drawing>
          <wp:inline distT="0" distB="0" distL="0" distR="0" wp14:anchorId="0FB639C1" wp14:editId="39E0252B">
            <wp:extent cx="3792634" cy="6592544"/>
            <wp:effectExtent l="0" t="0" r="0" b="0"/>
            <wp:docPr id="8" name="Picture 8" descr="Chart,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timeline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827808" cy="665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A27BA" w14:textId="0D99EE6B" w:rsidR="00907398" w:rsidRPr="001D01A6" w:rsidRDefault="00AD3C76" w:rsidP="00AD3C76">
      <w:pPr>
        <w:pStyle w:val="Caption"/>
        <w:rPr>
          <w:color w:val="000000" w:themeColor="text1"/>
          <w:lang w:val="en-GB"/>
        </w:rPr>
      </w:pPr>
      <w:bookmarkStart w:id="6" w:name="_Toc102902161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1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 xml:space="preserve"> Correlation Rank and Visualization</w:t>
      </w:r>
      <w:bookmarkEnd w:id="6"/>
    </w:p>
    <w:p w14:paraId="2610A995" w14:textId="77777777" w:rsidR="00AD3C76" w:rsidRPr="001D01A6" w:rsidRDefault="00AD3C76" w:rsidP="00EA720A">
      <w:pPr>
        <w:pStyle w:val="NormalData"/>
        <w:rPr>
          <w:color w:val="000000" w:themeColor="text1"/>
          <w:lang w:val="en-GB"/>
        </w:rPr>
      </w:pPr>
    </w:p>
    <w:p w14:paraId="5895AC43" w14:textId="39769A43" w:rsidR="00AD3C76" w:rsidRPr="001D01A6" w:rsidRDefault="00AD3C76" w:rsidP="00AD3C76">
      <w:pPr>
        <w:rPr>
          <w:color w:val="000000" w:themeColor="text1"/>
          <w:lang w:val="en-GB"/>
        </w:rPr>
        <w:sectPr w:rsidR="00AD3C76" w:rsidRPr="001D01A6" w:rsidSect="00415107"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294FCD79" w14:textId="3C3A4774" w:rsidR="00907398" w:rsidRPr="001D01A6" w:rsidRDefault="00907398" w:rsidP="00273CC3">
      <w:pPr>
        <w:pStyle w:val="Heading3"/>
        <w:rPr>
          <w:color w:val="000000" w:themeColor="text1"/>
          <w:lang w:val="en-GB"/>
        </w:rPr>
      </w:pPr>
      <w:bookmarkStart w:id="7" w:name="_Toc102329878"/>
      <w:r w:rsidRPr="001D01A6">
        <w:rPr>
          <w:color w:val="000000" w:themeColor="text1"/>
          <w:lang w:val="en-GB"/>
        </w:rPr>
        <w:t xml:space="preserve">Most correlated </w:t>
      </w:r>
      <w:r w:rsidR="009F4721" w:rsidRPr="001D01A6">
        <w:rPr>
          <w:color w:val="000000" w:themeColor="text1"/>
          <w:lang w:val="en-GB"/>
        </w:rPr>
        <w:t>Attributes</w:t>
      </w:r>
      <w:bookmarkEnd w:id="7"/>
    </w:p>
    <w:p w14:paraId="53D4D225" w14:textId="77777777" w:rsidR="00AD3C76" w:rsidRPr="001D01A6" w:rsidRDefault="008F7B26" w:rsidP="00AD3C76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498686B4" wp14:editId="5A1DFC43">
            <wp:extent cx="1429555" cy="937413"/>
            <wp:effectExtent l="0" t="0" r="0" b="0"/>
            <wp:docPr id="16" name="Picture 1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Tex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439791" cy="94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3F466" w14:textId="2D1F297F" w:rsidR="008F7B26" w:rsidRPr="001D01A6" w:rsidRDefault="00AD3C76" w:rsidP="00AD3C76">
      <w:pPr>
        <w:pStyle w:val="Caption"/>
        <w:rPr>
          <w:color w:val="000000" w:themeColor="text1"/>
          <w:lang w:val="en-GB"/>
        </w:rPr>
      </w:pPr>
      <w:bookmarkStart w:id="8" w:name="_Toc102902162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2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 xml:space="preserve"> Most correlated Attributes</w:t>
      </w:r>
      <w:bookmarkEnd w:id="8"/>
    </w:p>
    <w:p w14:paraId="3D3B3692" w14:textId="77777777" w:rsidR="00EA720A" w:rsidRPr="001D01A6" w:rsidRDefault="00BF7881" w:rsidP="00EA720A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59FDE532" wp14:editId="70CC41A5">
            <wp:extent cx="2949262" cy="1775024"/>
            <wp:effectExtent l="0" t="0" r="3810" b="0"/>
            <wp:docPr id="15" name="Picture 15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, bar char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978767" cy="17927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1F7660" w14:textId="503452EC" w:rsidR="009F4721" w:rsidRPr="001D01A6" w:rsidRDefault="00EA720A" w:rsidP="00EA720A">
      <w:pPr>
        <w:pStyle w:val="Caption"/>
        <w:rPr>
          <w:color w:val="000000" w:themeColor="text1"/>
          <w:lang w:val="en-GB"/>
        </w:rPr>
      </w:pPr>
      <w:bookmarkStart w:id="9" w:name="_Toc102902163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3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 xml:space="preserve">. </w:t>
      </w:r>
      <w:bookmarkStart w:id="10" w:name="_Hlk102834584"/>
      <w:r w:rsidRPr="001D01A6">
        <w:rPr>
          <w:color w:val="000000" w:themeColor="text1"/>
          <w:lang w:val="en-GB"/>
        </w:rPr>
        <w:t xml:space="preserve">Visualization </w:t>
      </w:r>
      <w:r w:rsidR="004958C2" w:rsidRPr="001D01A6">
        <w:rPr>
          <w:color w:val="000000" w:themeColor="text1"/>
          <w:lang w:val="en-GB"/>
        </w:rPr>
        <w:t xml:space="preserve">of </w:t>
      </w:r>
      <w:r w:rsidRPr="001D01A6">
        <w:rPr>
          <w:color w:val="000000" w:themeColor="text1"/>
          <w:lang w:val="en-GB"/>
        </w:rPr>
        <w:t>most correlation attributes</w:t>
      </w:r>
      <w:bookmarkEnd w:id="9"/>
      <w:bookmarkEnd w:id="10"/>
    </w:p>
    <w:p w14:paraId="787D549F" w14:textId="241A8A85" w:rsidR="004C0804" w:rsidRPr="001D01A6" w:rsidRDefault="00BF7881" w:rsidP="00273CC3">
      <w:pPr>
        <w:pStyle w:val="Heading3"/>
        <w:rPr>
          <w:color w:val="000000" w:themeColor="text1"/>
          <w:lang w:val="en-GB"/>
        </w:rPr>
      </w:pPr>
      <w:bookmarkStart w:id="11" w:name="_Toc102329879"/>
      <w:r w:rsidRPr="001D01A6">
        <w:rPr>
          <w:color w:val="000000" w:themeColor="text1"/>
          <w:lang w:val="en-GB"/>
        </w:rPr>
        <w:t xml:space="preserve">Least Correlated </w:t>
      </w:r>
      <w:r w:rsidR="00D43AF7" w:rsidRPr="001D01A6">
        <w:rPr>
          <w:color w:val="000000" w:themeColor="text1"/>
          <w:lang w:val="en-GB"/>
        </w:rPr>
        <w:t>Attributes</w:t>
      </w:r>
      <w:bookmarkEnd w:id="11"/>
      <w:r w:rsidR="00D43AF7" w:rsidRPr="001D01A6">
        <w:rPr>
          <w:color w:val="000000" w:themeColor="text1"/>
          <w:lang w:val="en-GB"/>
        </w:rPr>
        <w:t xml:space="preserve"> </w:t>
      </w:r>
    </w:p>
    <w:p w14:paraId="4E737098" w14:textId="77777777" w:rsidR="00EA720A" w:rsidRPr="001D01A6" w:rsidRDefault="00475504" w:rsidP="00EA720A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1582FCBD" wp14:editId="608525E1">
            <wp:extent cx="1397812" cy="937260"/>
            <wp:effectExtent l="0" t="0" r="0" b="0"/>
            <wp:docPr id="17" name="Picture 1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413480" cy="947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0E476" w14:textId="7DED5F23" w:rsidR="00D43AF7" w:rsidRPr="001D01A6" w:rsidRDefault="00EA720A" w:rsidP="00EA720A">
      <w:pPr>
        <w:pStyle w:val="Caption"/>
        <w:rPr>
          <w:color w:val="000000" w:themeColor="text1"/>
          <w:lang w:val="en-GB"/>
        </w:rPr>
      </w:pPr>
      <w:bookmarkStart w:id="12" w:name="_Toc102902164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4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>. Least Correlation Attributes</w:t>
      </w:r>
      <w:bookmarkEnd w:id="12"/>
    </w:p>
    <w:p w14:paraId="64031865" w14:textId="77777777" w:rsidR="00EA720A" w:rsidRPr="001D01A6" w:rsidRDefault="0024484A" w:rsidP="00EA720A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65522BB5" wp14:editId="2AA1489A">
            <wp:extent cx="3098165" cy="1859609"/>
            <wp:effectExtent l="0" t="0" r="6985" b="7620"/>
            <wp:docPr id="18" name="Picture 18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bar char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98165" cy="18596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E6940" w14:textId="4AA7C689" w:rsidR="0024484A" w:rsidRPr="001D01A6" w:rsidRDefault="00EA720A" w:rsidP="00EA720A">
      <w:pPr>
        <w:pStyle w:val="Caption"/>
        <w:rPr>
          <w:color w:val="000000" w:themeColor="text1"/>
          <w:lang w:val="en-GB"/>
        </w:rPr>
        <w:sectPr w:rsidR="0024484A" w:rsidRPr="001D01A6" w:rsidSect="0024484A">
          <w:type w:val="continuous"/>
          <w:pgSz w:w="11906" w:h="16838"/>
          <w:pgMar w:top="720" w:right="720" w:bottom="720" w:left="720" w:header="708" w:footer="708" w:gutter="0"/>
          <w:cols w:num="2" w:space="708"/>
          <w:docGrid w:linePitch="360"/>
        </w:sectPr>
      </w:pPr>
      <w:bookmarkStart w:id="13" w:name="_Toc102902165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5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>. Visualization least correlation attributes</w:t>
      </w:r>
      <w:bookmarkEnd w:id="13"/>
    </w:p>
    <w:p w14:paraId="56D29BEB" w14:textId="094C37F2" w:rsidR="00DB151D" w:rsidRPr="001D01A6" w:rsidRDefault="00AD3C76" w:rsidP="007D1754">
      <w:pPr>
        <w:pStyle w:val="Heading3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Comparison</w:t>
      </w:r>
      <w:r w:rsidR="007C2606" w:rsidRPr="001D01A6">
        <w:rPr>
          <w:color w:val="000000" w:themeColor="text1"/>
          <w:lang w:val="en-GB"/>
        </w:rPr>
        <w:t xml:space="preserve"> 6 most correlation attributes and 6 least correlation a</w:t>
      </w:r>
      <w:r w:rsidR="007D1218" w:rsidRPr="001D01A6">
        <w:rPr>
          <w:color w:val="000000" w:themeColor="text1"/>
          <w:lang w:val="en-GB"/>
        </w:rPr>
        <w:t>t</w:t>
      </w:r>
      <w:r w:rsidR="007C2606" w:rsidRPr="001D01A6">
        <w:rPr>
          <w:color w:val="000000" w:themeColor="text1"/>
          <w:lang w:val="en-GB"/>
        </w:rPr>
        <w:t>tributes</w:t>
      </w:r>
    </w:p>
    <w:p w14:paraId="5599286F" w14:textId="1FADFB38" w:rsidR="003E1322" w:rsidRPr="001D01A6" w:rsidRDefault="00247CED" w:rsidP="003572BD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Comparin</w:t>
      </w:r>
      <w:r w:rsidR="0032042E" w:rsidRPr="001D01A6">
        <w:rPr>
          <w:color w:val="000000" w:themeColor="text1"/>
          <w:lang w:val="en-GB"/>
        </w:rPr>
        <w:t xml:space="preserve">g the most correlated attributes </w:t>
      </w:r>
      <w:r w:rsidR="006F6CEB" w:rsidRPr="001D01A6">
        <w:rPr>
          <w:color w:val="000000" w:themeColor="text1"/>
          <w:lang w:val="en-GB"/>
        </w:rPr>
        <w:t xml:space="preserve">against </w:t>
      </w:r>
      <w:r w:rsidR="0026389F" w:rsidRPr="001D01A6">
        <w:rPr>
          <w:color w:val="000000" w:themeColor="text1"/>
          <w:lang w:val="en-GB"/>
        </w:rPr>
        <w:t xml:space="preserve">the least correlated </w:t>
      </w:r>
      <w:r w:rsidR="00AA0A76" w:rsidRPr="001D01A6">
        <w:rPr>
          <w:color w:val="000000" w:themeColor="text1"/>
          <w:lang w:val="en-GB"/>
        </w:rPr>
        <w:t>attributes,</w:t>
      </w:r>
      <w:r w:rsidR="007D1218" w:rsidRPr="001D01A6">
        <w:rPr>
          <w:color w:val="000000" w:themeColor="text1"/>
          <w:lang w:val="en-GB"/>
        </w:rPr>
        <w:t xml:space="preserve"> </w:t>
      </w:r>
      <w:r w:rsidR="005C65FE" w:rsidRPr="001D01A6">
        <w:rPr>
          <w:color w:val="000000" w:themeColor="text1"/>
          <w:lang w:val="en-GB"/>
        </w:rPr>
        <w:t>show</w:t>
      </w:r>
      <w:r w:rsidR="002E405F" w:rsidRPr="001D01A6">
        <w:rPr>
          <w:color w:val="000000" w:themeColor="text1"/>
          <w:lang w:val="en-GB"/>
        </w:rPr>
        <w:t xml:space="preserve"> th</w:t>
      </w:r>
      <w:r w:rsidR="007D1218" w:rsidRPr="001D01A6">
        <w:rPr>
          <w:color w:val="000000" w:themeColor="text1"/>
          <w:lang w:val="en-GB"/>
        </w:rPr>
        <w:t>at</w:t>
      </w:r>
      <w:r w:rsidR="002E405F" w:rsidRPr="001D01A6">
        <w:rPr>
          <w:color w:val="000000" w:themeColor="text1"/>
          <w:lang w:val="en-GB"/>
        </w:rPr>
        <w:t xml:space="preserve"> </w:t>
      </w:r>
      <w:r w:rsidR="0026389F" w:rsidRPr="001D01A6">
        <w:rPr>
          <w:color w:val="000000" w:themeColor="text1"/>
          <w:lang w:val="en-GB"/>
        </w:rPr>
        <w:t xml:space="preserve">people who strongly </w:t>
      </w:r>
      <w:r w:rsidR="0086639F" w:rsidRPr="001D01A6">
        <w:rPr>
          <w:color w:val="000000" w:themeColor="text1"/>
          <w:lang w:val="en-GB"/>
        </w:rPr>
        <w:t>agree</w:t>
      </w:r>
      <w:r w:rsidR="0026389F" w:rsidRPr="001D01A6">
        <w:rPr>
          <w:color w:val="000000" w:themeColor="text1"/>
          <w:lang w:val="en-GB"/>
        </w:rPr>
        <w:t xml:space="preserve"> </w:t>
      </w:r>
      <w:r w:rsidR="00963E9C" w:rsidRPr="001D01A6">
        <w:rPr>
          <w:color w:val="000000" w:themeColor="text1"/>
          <w:lang w:val="en-GB"/>
        </w:rPr>
        <w:t xml:space="preserve">do </w:t>
      </w:r>
      <w:r w:rsidR="0026389F" w:rsidRPr="001D01A6">
        <w:rPr>
          <w:color w:val="000000" w:themeColor="text1"/>
          <w:lang w:val="en-GB"/>
        </w:rPr>
        <w:t>no</w:t>
      </w:r>
      <w:r w:rsidR="007C512E" w:rsidRPr="001D01A6">
        <w:rPr>
          <w:color w:val="000000" w:themeColor="text1"/>
          <w:lang w:val="en-GB"/>
        </w:rPr>
        <w:t>t</w:t>
      </w:r>
      <w:r w:rsidR="0026389F" w:rsidRPr="001D01A6">
        <w:rPr>
          <w:color w:val="000000" w:themeColor="text1"/>
          <w:lang w:val="en-GB"/>
        </w:rPr>
        <w:t xml:space="preserve"> get a divorce</w:t>
      </w:r>
      <w:r w:rsidR="00C60D8E" w:rsidRPr="001D01A6">
        <w:rPr>
          <w:color w:val="000000" w:themeColor="text1"/>
          <w:lang w:val="en-GB"/>
        </w:rPr>
        <w:t xml:space="preserve"> </w:t>
      </w:r>
      <w:r w:rsidR="00DD437A" w:rsidRPr="001D01A6">
        <w:rPr>
          <w:color w:val="000000" w:themeColor="text1"/>
          <w:lang w:val="en-GB"/>
        </w:rPr>
        <w:t>(The positive skew)</w:t>
      </w:r>
      <w:r w:rsidR="0026389F" w:rsidRPr="001D01A6">
        <w:rPr>
          <w:color w:val="000000" w:themeColor="text1"/>
          <w:lang w:val="en-GB"/>
        </w:rPr>
        <w:t xml:space="preserve">, </w:t>
      </w:r>
      <w:r w:rsidR="002E405F" w:rsidRPr="001D01A6">
        <w:rPr>
          <w:color w:val="000000" w:themeColor="text1"/>
          <w:lang w:val="en-GB"/>
        </w:rPr>
        <w:t xml:space="preserve">and </w:t>
      </w:r>
      <w:r w:rsidR="0026389F" w:rsidRPr="001D01A6">
        <w:rPr>
          <w:color w:val="000000" w:themeColor="text1"/>
          <w:lang w:val="en-GB"/>
        </w:rPr>
        <w:t>people who are</w:t>
      </w:r>
      <w:r w:rsidR="007126C5" w:rsidRPr="001D01A6">
        <w:rPr>
          <w:color w:val="000000" w:themeColor="text1"/>
          <w:lang w:val="en-GB"/>
        </w:rPr>
        <w:t xml:space="preserve"> more </w:t>
      </w:r>
      <w:r w:rsidR="00015026" w:rsidRPr="001D01A6">
        <w:rPr>
          <w:color w:val="000000" w:themeColor="text1"/>
          <w:lang w:val="en-GB"/>
        </w:rPr>
        <w:t>disagree</w:t>
      </w:r>
      <w:r w:rsidR="00113245" w:rsidRPr="001D01A6">
        <w:rPr>
          <w:color w:val="000000" w:themeColor="text1"/>
          <w:lang w:val="en-GB"/>
        </w:rPr>
        <w:t xml:space="preserve"> </w:t>
      </w:r>
      <w:r w:rsidR="009F6542" w:rsidRPr="001D01A6">
        <w:rPr>
          <w:color w:val="000000" w:themeColor="text1"/>
          <w:lang w:val="en-GB"/>
        </w:rPr>
        <w:t>with</w:t>
      </w:r>
      <w:r w:rsidR="00113245" w:rsidRPr="001D01A6">
        <w:rPr>
          <w:color w:val="000000" w:themeColor="text1"/>
          <w:lang w:val="en-GB"/>
        </w:rPr>
        <w:t xml:space="preserve"> the attribute tend to divorce</w:t>
      </w:r>
      <w:r w:rsidR="00DD437A" w:rsidRPr="001D01A6">
        <w:rPr>
          <w:color w:val="000000" w:themeColor="text1"/>
          <w:lang w:val="en-GB"/>
        </w:rPr>
        <w:t xml:space="preserve"> (</w:t>
      </w:r>
      <w:r w:rsidR="00310EAC" w:rsidRPr="001D01A6">
        <w:rPr>
          <w:color w:val="000000" w:themeColor="text1"/>
          <w:lang w:val="en-GB"/>
        </w:rPr>
        <w:t>The n</w:t>
      </w:r>
      <w:r w:rsidR="00DD437A" w:rsidRPr="001D01A6">
        <w:rPr>
          <w:color w:val="000000" w:themeColor="text1"/>
          <w:lang w:val="en-GB"/>
        </w:rPr>
        <w:t>egative skew)</w:t>
      </w:r>
      <w:r w:rsidR="00FF53BE" w:rsidRPr="001D01A6">
        <w:rPr>
          <w:color w:val="000000" w:themeColor="text1"/>
          <w:lang w:val="en-GB"/>
        </w:rPr>
        <w:t>.</w:t>
      </w:r>
      <w:r w:rsidR="009F6542" w:rsidRPr="001D01A6">
        <w:rPr>
          <w:color w:val="000000" w:themeColor="text1"/>
          <w:lang w:val="en-GB"/>
        </w:rPr>
        <w:t xml:space="preserve"> </w:t>
      </w:r>
      <w:r w:rsidR="002E405F" w:rsidRPr="001D01A6">
        <w:rPr>
          <w:color w:val="000000" w:themeColor="text1"/>
          <w:lang w:val="en-GB"/>
        </w:rPr>
        <w:t>Then</w:t>
      </w:r>
      <w:r w:rsidR="00936B80" w:rsidRPr="001D01A6">
        <w:rPr>
          <w:color w:val="000000" w:themeColor="text1"/>
          <w:lang w:val="en-GB"/>
        </w:rPr>
        <w:t>, t</w:t>
      </w:r>
      <w:r w:rsidR="002C438C" w:rsidRPr="001D01A6">
        <w:rPr>
          <w:color w:val="000000" w:themeColor="text1"/>
          <w:lang w:val="en-GB"/>
        </w:rPr>
        <w:t xml:space="preserve">he </w:t>
      </w:r>
      <w:r w:rsidR="00936B80" w:rsidRPr="001D01A6">
        <w:rPr>
          <w:color w:val="000000" w:themeColor="text1"/>
          <w:lang w:val="en-GB"/>
        </w:rPr>
        <w:t xml:space="preserve">most </w:t>
      </w:r>
      <w:r w:rsidR="002C438C" w:rsidRPr="001D01A6">
        <w:rPr>
          <w:color w:val="000000" w:themeColor="text1"/>
          <w:lang w:val="en-GB"/>
        </w:rPr>
        <w:t xml:space="preserve">correlated attributes showed that </w:t>
      </w:r>
      <w:r w:rsidR="00A44A78" w:rsidRPr="001D01A6">
        <w:rPr>
          <w:color w:val="000000" w:themeColor="text1"/>
          <w:lang w:val="en-GB"/>
        </w:rPr>
        <w:t xml:space="preserve">the subset of </w:t>
      </w:r>
      <w:r w:rsidR="009F6542" w:rsidRPr="001D01A6">
        <w:rPr>
          <w:color w:val="000000" w:themeColor="text1"/>
          <w:lang w:val="en-GB"/>
        </w:rPr>
        <w:t>attributes</w:t>
      </w:r>
      <w:r w:rsidR="00A44A78" w:rsidRPr="001D01A6">
        <w:rPr>
          <w:color w:val="000000" w:themeColor="text1"/>
          <w:lang w:val="en-GB"/>
        </w:rPr>
        <w:t xml:space="preserve"> </w:t>
      </w:r>
      <w:r w:rsidR="00310EAC" w:rsidRPr="001D01A6">
        <w:rPr>
          <w:color w:val="000000" w:themeColor="text1"/>
          <w:lang w:val="en-GB"/>
        </w:rPr>
        <w:t>is</w:t>
      </w:r>
      <w:r w:rsidR="007C72CB" w:rsidRPr="001D01A6">
        <w:rPr>
          <w:color w:val="000000" w:themeColor="text1"/>
          <w:lang w:val="en-GB"/>
        </w:rPr>
        <w:t xml:space="preserve"> highly correlated to the class</w:t>
      </w:r>
      <w:r w:rsidR="00C15C6B" w:rsidRPr="001D01A6">
        <w:rPr>
          <w:color w:val="000000" w:themeColor="text1"/>
          <w:lang w:val="en-GB"/>
        </w:rPr>
        <w:t xml:space="preserve">, so the segmentation </w:t>
      </w:r>
      <w:r w:rsidR="00235915" w:rsidRPr="001D01A6">
        <w:rPr>
          <w:color w:val="000000" w:themeColor="text1"/>
          <w:lang w:val="en-GB"/>
        </w:rPr>
        <w:t xml:space="preserve">of the class is </w:t>
      </w:r>
      <w:r w:rsidR="00C3365C" w:rsidRPr="001D01A6">
        <w:rPr>
          <w:color w:val="000000" w:themeColor="text1"/>
          <w:lang w:val="en-GB"/>
        </w:rPr>
        <w:t>determine</w:t>
      </w:r>
      <w:r w:rsidR="00C912AB" w:rsidRPr="001D01A6">
        <w:rPr>
          <w:color w:val="000000" w:themeColor="text1"/>
          <w:lang w:val="en-GB"/>
        </w:rPr>
        <w:t>d</w:t>
      </w:r>
      <w:r w:rsidR="00C3365C" w:rsidRPr="001D01A6">
        <w:rPr>
          <w:color w:val="000000" w:themeColor="text1"/>
          <w:lang w:val="en-GB"/>
        </w:rPr>
        <w:t xml:space="preserve"> by the extreme</w:t>
      </w:r>
      <w:r w:rsidR="00125FAF" w:rsidRPr="001D01A6">
        <w:rPr>
          <w:color w:val="000000" w:themeColor="text1"/>
          <w:lang w:val="en-GB"/>
        </w:rPr>
        <w:t xml:space="preserve"> values in the 0-4 scale</w:t>
      </w:r>
      <w:r w:rsidR="00AB35BD" w:rsidRPr="001D01A6">
        <w:rPr>
          <w:color w:val="000000" w:themeColor="text1"/>
          <w:lang w:val="en-GB"/>
        </w:rPr>
        <w:t xml:space="preserve">. </w:t>
      </w:r>
      <w:r w:rsidR="00F13458" w:rsidRPr="001D01A6">
        <w:rPr>
          <w:color w:val="000000" w:themeColor="text1"/>
          <w:lang w:val="en-GB"/>
        </w:rPr>
        <w:t xml:space="preserve">On the </w:t>
      </w:r>
      <w:r w:rsidR="00936B80" w:rsidRPr="001D01A6">
        <w:rPr>
          <w:color w:val="000000" w:themeColor="text1"/>
          <w:lang w:val="en-GB"/>
        </w:rPr>
        <w:t xml:space="preserve">other hand, </w:t>
      </w:r>
      <w:r w:rsidR="003537EF" w:rsidRPr="001D01A6">
        <w:rPr>
          <w:color w:val="000000" w:themeColor="text1"/>
          <w:lang w:val="en-GB"/>
        </w:rPr>
        <w:t xml:space="preserve">the lower correlation does not show the </w:t>
      </w:r>
      <w:r w:rsidR="004F1F42" w:rsidRPr="001D01A6">
        <w:rPr>
          <w:color w:val="000000" w:themeColor="text1"/>
          <w:lang w:val="en-GB"/>
        </w:rPr>
        <w:t xml:space="preserve">correlation to </w:t>
      </w:r>
      <w:r w:rsidR="00222241" w:rsidRPr="001D01A6">
        <w:rPr>
          <w:color w:val="000000" w:themeColor="text1"/>
          <w:lang w:val="en-GB"/>
        </w:rPr>
        <w:t>both</w:t>
      </w:r>
      <w:r w:rsidR="005D2A14" w:rsidRPr="001D01A6">
        <w:rPr>
          <w:color w:val="000000" w:themeColor="text1"/>
          <w:lang w:val="en-GB"/>
        </w:rPr>
        <w:t xml:space="preserve"> classes</w:t>
      </w:r>
      <w:r w:rsidR="00281193" w:rsidRPr="001D01A6">
        <w:rPr>
          <w:color w:val="000000" w:themeColor="text1"/>
          <w:lang w:val="en-GB"/>
        </w:rPr>
        <w:t xml:space="preserve"> which means that people </w:t>
      </w:r>
      <w:r w:rsidR="00417EE1" w:rsidRPr="001D01A6">
        <w:rPr>
          <w:color w:val="000000" w:themeColor="text1"/>
          <w:lang w:val="en-GB"/>
        </w:rPr>
        <w:t xml:space="preserve">who </w:t>
      </w:r>
      <w:r w:rsidR="002344D1" w:rsidRPr="001D01A6">
        <w:rPr>
          <w:color w:val="000000" w:themeColor="text1"/>
          <w:lang w:val="en-GB"/>
        </w:rPr>
        <w:t>agree</w:t>
      </w:r>
      <w:r w:rsidR="00417EE1" w:rsidRPr="001D01A6">
        <w:rPr>
          <w:color w:val="000000" w:themeColor="text1"/>
          <w:lang w:val="en-GB"/>
        </w:rPr>
        <w:t xml:space="preserve"> </w:t>
      </w:r>
      <w:r w:rsidR="002344D1" w:rsidRPr="001D01A6">
        <w:rPr>
          <w:color w:val="000000" w:themeColor="text1"/>
          <w:lang w:val="en-GB"/>
        </w:rPr>
        <w:t>with</w:t>
      </w:r>
      <w:r w:rsidR="00417EE1" w:rsidRPr="001D01A6">
        <w:rPr>
          <w:color w:val="000000" w:themeColor="text1"/>
          <w:lang w:val="en-GB"/>
        </w:rPr>
        <w:t xml:space="preserve"> the attribute </w:t>
      </w:r>
      <w:r w:rsidR="002344D1" w:rsidRPr="001D01A6">
        <w:rPr>
          <w:color w:val="000000" w:themeColor="text1"/>
          <w:lang w:val="en-GB"/>
        </w:rPr>
        <w:t xml:space="preserve">do </w:t>
      </w:r>
      <w:r w:rsidR="00A65B21" w:rsidRPr="001D01A6">
        <w:rPr>
          <w:color w:val="000000" w:themeColor="text1"/>
          <w:lang w:val="en-GB"/>
        </w:rPr>
        <w:t xml:space="preserve">not get </w:t>
      </w:r>
      <w:r w:rsidR="002344D1" w:rsidRPr="001D01A6">
        <w:rPr>
          <w:color w:val="000000" w:themeColor="text1"/>
          <w:lang w:val="en-GB"/>
        </w:rPr>
        <w:t xml:space="preserve">a </w:t>
      </w:r>
      <w:r w:rsidR="00A65B21" w:rsidRPr="001D01A6">
        <w:rPr>
          <w:color w:val="000000" w:themeColor="text1"/>
          <w:lang w:val="en-GB"/>
        </w:rPr>
        <w:t xml:space="preserve">divorce </w:t>
      </w:r>
      <w:r w:rsidR="001C2E42" w:rsidRPr="001D01A6">
        <w:rPr>
          <w:color w:val="000000" w:themeColor="text1"/>
          <w:lang w:val="en-GB"/>
        </w:rPr>
        <w:t xml:space="preserve">but there is another proportion of people </w:t>
      </w:r>
      <w:r w:rsidR="00C45218" w:rsidRPr="001D01A6">
        <w:rPr>
          <w:color w:val="000000" w:themeColor="text1"/>
          <w:lang w:val="en-GB"/>
        </w:rPr>
        <w:t xml:space="preserve">who </w:t>
      </w:r>
      <w:r w:rsidR="00E82BA6" w:rsidRPr="001D01A6">
        <w:rPr>
          <w:color w:val="000000" w:themeColor="text1"/>
          <w:lang w:val="en-GB"/>
        </w:rPr>
        <w:t>disagree</w:t>
      </w:r>
      <w:r w:rsidR="00963E9C" w:rsidRPr="001D01A6">
        <w:rPr>
          <w:color w:val="000000" w:themeColor="text1"/>
          <w:lang w:val="en-GB"/>
        </w:rPr>
        <w:t xml:space="preserve"> r</w:t>
      </w:r>
      <w:r w:rsidR="00C45218" w:rsidRPr="001D01A6">
        <w:rPr>
          <w:color w:val="000000" w:themeColor="text1"/>
          <w:lang w:val="en-GB"/>
        </w:rPr>
        <w:t xml:space="preserve">e also no get </w:t>
      </w:r>
      <w:r w:rsidR="00AA5CF6" w:rsidRPr="001D01A6">
        <w:rPr>
          <w:color w:val="000000" w:themeColor="text1"/>
          <w:lang w:val="en-GB"/>
        </w:rPr>
        <w:t xml:space="preserve">a </w:t>
      </w:r>
      <w:r w:rsidR="00C45218" w:rsidRPr="001D01A6">
        <w:rPr>
          <w:color w:val="000000" w:themeColor="text1"/>
          <w:lang w:val="en-GB"/>
        </w:rPr>
        <w:t>divor</w:t>
      </w:r>
      <w:r w:rsidR="00AA5CF6" w:rsidRPr="001D01A6">
        <w:rPr>
          <w:color w:val="000000" w:themeColor="text1"/>
          <w:lang w:val="en-GB"/>
        </w:rPr>
        <w:t>c</w:t>
      </w:r>
      <w:r w:rsidR="00C45218" w:rsidRPr="001D01A6">
        <w:rPr>
          <w:color w:val="000000" w:themeColor="text1"/>
          <w:lang w:val="en-GB"/>
        </w:rPr>
        <w:t xml:space="preserve">e </w:t>
      </w:r>
      <w:r w:rsidR="0049009E" w:rsidRPr="001D01A6">
        <w:rPr>
          <w:color w:val="000000" w:themeColor="text1"/>
          <w:lang w:val="en-GB"/>
        </w:rPr>
        <w:t xml:space="preserve">then </w:t>
      </w:r>
      <w:r w:rsidR="009162A4" w:rsidRPr="001D01A6">
        <w:rPr>
          <w:color w:val="000000" w:themeColor="text1"/>
          <w:lang w:val="en-GB"/>
        </w:rPr>
        <w:t>cannot be</w:t>
      </w:r>
      <w:r w:rsidR="0049009E" w:rsidRPr="001D01A6">
        <w:rPr>
          <w:color w:val="000000" w:themeColor="text1"/>
          <w:lang w:val="en-GB"/>
        </w:rPr>
        <w:t xml:space="preserve"> conclu</w:t>
      </w:r>
      <w:r w:rsidR="00824075" w:rsidRPr="001D01A6">
        <w:rPr>
          <w:color w:val="000000" w:themeColor="text1"/>
          <w:lang w:val="en-GB"/>
        </w:rPr>
        <w:t xml:space="preserve">sive </w:t>
      </w:r>
      <w:r w:rsidR="00C108AE" w:rsidRPr="001D01A6">
        <w:rPr>
          <w:color w:val="000000" w:themeColor="text1"/>
          <w:lang w:val="en-GB"/>
        </w:rPr>
        <w:t xml:space="preserve">to </w:t>
      </w:r>
      <w:r w:rsidR="00824075" w:rsidRPr="001D01A6">
        <w:rPr>
          <w:color w:val="000000" w:themeColor="text1"/>
          <w:lang w:val="en-GB"/>
        </w:rPr>
        <w:t>any hypothesis or predi</w:t>
      </w:r>
      <w:r w:rsidR="00AD655C" w:rsidRPr="001D01A6">
        <w:rPr>
          <w:color w:val="000000" w:themeColor="text1"/>
          <w:lang w:val="en-GB"/>
        </w:rPr>
        <w:t>ct the results if we see this uncorrelated at</w:t>
      </w:r>
      <w:r w:rsidR="00AA5CF6" w:rsidRPr="001D01A6">
        <w:rPr>
          <w:color w:val="000000" w:themeColor="text1"/>
          <w:lang w:val="en-GB"/>
        </w:rPr>
        <w:t>tribu</w:t>
      </w:r>
      <w:r w:rsidR="00AD655C" w:rsidRPr="001D01A6">
        <w:rPr>
          <w:color w:val="000000" w:themeColor="text1"/>
          <w:lang w:val="en-GB"/>
        </w:rPr>
        <w:t>te.</w:t>
      </w:r>
      <w:r w:rsidR="008221F0" w:rsidRPr="001D01A6">
        <w:rPr>
          <w:color w:val="000000" w:themeColor="text1"/>
          <w:lang w:val="en-GB"/>
        </w:rPr>
        <w:t xml:space="preserve"> For example, </w:t>
      </w:r>
      <w:r w:rsidR="00E21325" w:rsidRPr="001D01A6">
        <w:rPr>
          <w:color w:val="000000" w:themeColor="text1"/>
          <w:lang w:val="en-GB"/>
        </w:rPr>
        <w:t>attribute 6</w:t>
      </w:r>
      <w:r w:rsidR="00DA1603" w:rsidRPr="001D01A6">
        <w:rPr>
          <w:color w:val="000000" w:themeColor="text1"/>
          <w:lang w:val="en-GB"/>
        </w:rPr>
        <w:t xml:space="preserve"> in the 6 least correlate</w:t>
      </w:r>
      <w:r w:rsidR="00B66FAE" w:rsidRPr="001D01A6">
        <w:rPr>
          <w:color w:val="000000" w:themeColor="text1"/>
          <w:lang w:val="en-GB"/>
        </w:rPr>
        <w:t>d</w:t>
      </w:r>
      <w:r w:rsidR="00DA1603" w:rsidRPr="001D01A6">
        <w:rPr>
          <w:color w:val="000000" w:themeColor="text1"/>
          <w:lang w:val="en-GB"/>
        </w:rPr>
        <w:t xml:space="preserve"> attributes shows </w:t>
      </w:r>
      <w:r w:rsidR="003A1F98" w:rsidRPr="001D01A6">
        <w:rPr>
          <w:color w:val="000000" w:themeColor="text1"/>
          <w:lang w:val="en-GB"/>
        </w:rPr>
        <w:t>a positive skew fo</w:t>
      </w:r>
      <w:r w:rsidR="00511243" w:rsidRPr="001D01A6">
        <w:rPr>
          <w:color w:val="000000" w:themeColor="text1"/>
          <w:lang w:val="en-GB"/>
        </w:rPr>
        <w:t>r both clas</w:t>
      </w:r>
      <w:r w:rsidR="0049352A" w:rsidRPr="001D01A6">
        <w:rPr>
          <w:color w:val="000000" w:themeColor="text1"/>
          <w:lang w:val="en-GB"/>
        </w:rPr>
        <w:t>se</w:t>
      </w:r>
      <w:r w:rsidR="00511243" w:rsidRPr="001D01A6">
        <w:rPr>
          <w:color w:val="000000" w:themeColor="text1"/>
          <w:lang w:val="en-GB"/>
        </w:rPr>
        <w:t xml:space="preserve">s </w:t>
      </w:r>
      <w:r w:rsidR="00B94BE8" w:rsidRPr="001D01A6">
        <w:rPr>
          <w:color w:val="000000" w:themeColor="text1"/>
          <w:lang w:val="en-GB"/>
        </w:rPr>
        <w:t xml:space="preserve">that indicates </w:t>
      </w:r>
      <w:r w:rsidR="00AD4F82" w:rsidRPr="001D01A6">
        <w:rPr>
          <w:color w:val="000000" w:themeColor="text1"/>
          <w:lang w:val="en-GB"/>
        </w:rPr>
        <w:t xml:space="preserve">that people who answer the </w:t>
      </w:r>
      <w:r w:rsidR="00393776" w:rsidRPr="001D01A6">
        <w:rPr>
          <w:color w:val="000000" w:themeColor="text1"/>
          <w:lang w:val="en-GB"/>
        </w:rPr>
        <w:t xml:space="preserve">question tend to agree </w:t>
      </w:r>
      <w:r w:rsidR="00C91EB3" w:rsidRPr="001D01A6">
        <w:rPr>
          <w:color w:val="000000" w:themeColor="text1"/>
          <w:lang w:val="en-GB"/>
        </w:rPr>
        <w:t xml:space="preserve">and </w:t>
      </w:r>
      <w:r w:rsidR="001E5930" w:rsidRPr="001D01A6">
        <w:rPr>
          <w:color w:val="000000" w:themeColor="text1"/>
          <w:lang w:val="en-GB"/>
        </w:rPr>
        <w:t>cannot</w:t>
      </w:r>
      <w:r w:rsidR="00C91EB3" w:rsidRPr="001D01A6">
        <w:rPr>
          <w:color w:val="000000" w:themeColor="text1"/>
          <w:lang w:val="en-GB"/>
        </w:rPr>
        <w:t xml:space="preserve"> be classif</w:t>
      </w:r>
      <w:r w:rsidR="008C24E7" w:rsidRPr="001D01A6">
        <w:rPr>
          <w:color w:val="000000" w:themeColor="text1"/>
          <w:lang w:val="en-GB"/>
        </w:rPr>
        <w:t>ied</w:t>
      </w:r>
      <w:r w:rsidR="00C91EB3" w:rsidRPr="001D01A6">
        <w:rPr>
          <w:color w:val="000000" w:themeColor="text1"/>
          <w:lang w:val="en-GB"/>
        </w:rPr>
        <w:t xml:space="preserve"> </w:t>
      </w:r>
      <w:r w:rsidR="008C24E7" w:rsidRPr="001D01A6">
        <w:rPr>
          <w:color w:val="000000" w:themeColor="text1"/>
          <w:lang w:val="en-GB"/>
        </w:rPr>
        <w:t xml:space="preserve">as </w:t>
      </w:r>
      <w:r w:rsidR="00C91EB3" w:rsidRPr="001D01A6">
        <w:rPr>
          <w:color w:val="000000" w:themeColor="text1"/>
          <w:lang w:val="en-GB"/>
        </w:rPr>
        <w:t xml:space="preserve">who </w:t>
      </w:r>
      <w:r w:rsidR="00BD04D7" w:rsidRPr="001D01A6">
        <w:rPr>
          <w:color w:val="000000" w:themeColor="text1"/>
          <w:lang w:val="en-GB"/>
        </w:rPr>
        <w:t xml:space="preserve">may get </w:t>
      </w:r>
      <w:r w:rsidR="008C24E7" w:rsidRPr="001D01A6">
        <w:rPr>
          <w:color w:val="000000" w:themeColor="text1"/>
          <w:lang w:val="en-GB"/>
        </w:rPr>
        <w:t xml:space="preserve">a </w:t>
      </w:r>
      <w:r w:rsidR="00BD04D7" w:rsidRPr="001D01A6">
        <w:rPr>
          <w:color w:val="000000" w:themeColor="text1"/>
          <w:lang w:val="en-GB"/>
        </w:rPr>
        <w:t>divor</w:t>
      </w:r>
      <w:r w:rsidR="008C24E7" w:rsidRPr="001D01A6">
        <w:rPr>
          <w:color w:val="000000" w:themeColor="text1"/>
          <w:lang w:val="en-GB"/>
        </w:rPr>
        <w:t>c</w:t>
      </w:r>
      <w:r w:rsidR="00BD04D7" w:rsidRPr="001D01A6">
        <w:rPr>
          <w:color w:val="000000" w:themeColor="text1"/>
          <w:lang w:val="en-GB"/>
        </w:rPr>
        <w:t>e or not.</w:t>
      </w:r>
      <w:r w:rsidR="001829BC" w:rsidRPr="001D01A6">
        <w:rPr>
          <w:color w:val="000000" w:themeColor="text1"/>
          <w:lang w:val="en-GB"/>
        </w:rPr>
        <w:t xml:space="preserve"> </w:t>
      </w:r>
      <w:r w:rsidR="00343EC4" w:rsidRPr="001D01A6">
        <w:rPr>
          <w:color w:val="000000" w:themeColor="text1"/>
          <w:lang w:val="en-GB"/>
        </w:rPr>
        <w:t xml:space="preserve">Then, </w:t>
      </w:r>
      <w:r w:rsidR="000A22E1" w:rsidRPr="001D01A6">
        <w:rPr>
          <w:color w:val="000000" w:themeColor="text1"/>
          <w:lang w:val="en-GB"/>
        </w:rPr>
        <w:t xml:space="preserve">there is no group segmentation to </w:t>
      </w:r>
      <w:r w:rsidR="00B00610" w:rsidRPr="001D01A6">
        <w:rPr>
          <w:color w:val="000000" w:themeColor="text1"/>
          <w:lang w:val="en-GB"/>
        </w:rPr>
        <w:t xml:space="preserve">determine </w:t>
      </w:r>
      <w:r w:rsidR="002C0EE1" w:rsidRPr="001D01A6">
        <w:rPr>
          <w:color w:val="000000" w:themeColor="text1"/>
          <w:lang w:val="en-GB"/>
        </w:rPr>
        <w:t>the correlation to the class</w:t>
      </w:r>
      <w:r w:rsidR="0074033C" w:rsidRPr="001D01A6">
        <w:rPr>
          <w:color w:val="000000" w:themeColor="text1"/>
          <w:lang w:val="en-GB"/>
        </w:rPr>
        <w:t xml:space="preserve">. </w:t>
      </w:r>
    </w:p>
    <w:p w14:paraId="02B7F1BC" w14:textId="77777777" w:rsidR="00FD7C03" w:rsidRPr="001D01A6" w:rsidRDefault="00FD7C03" w:rsidP="00273CC3">
      <w:pPr>
        <w:pStyle w:val="Heading3"/>
        <w:rPr>
          <w:color w:val="000000" w:themeColor="text1"/>
          <w:lang w:val="en-GB"/>
        </w:rPr>
      </w:pPr>
      <w:bookmarkStart w:id="14" w:name="_Toc102329880"/>
      <w:r w:rsidRPr="001D01A6">
        <w:rPr>
          <w:color w:val="000000" w:themeColor="text1"/>
          <w:lang w:val="en-GB"/>
        </w:rPr>
        <w:t>Author Correlation</w:t>
      </w:r>
      <w:bookmarkEnd w:id="14"/>
    </w:p>
    <w:p w14:paraId="4C9778E1" w14:textId="77777777" w:rsidR="004626DD" w:rsidRPr="001D01A6" w:rsidRDefault="004626DD" w:rsidP="00AF412B">
      <w:pPr>
        <w:keepNext/>
        <w:rPr>
          <w:color w:val="000000" w:themeColor="text1"/>
          <w:lang w:val="en-GB"/>
        </w:rPr>
        <w:sectPr w:rsidR="004626DD" w:rsidRPr="001D01A6" w:rsidSect="0024484A">
          <w:type w:val="continuous"/>
          <w:pgSz w:w="11906" w:h="16838"/>
          <w:pgMar w:top="720" w:right="720" w:bottom="720" w:left="720" w:header="708" w:footer="708" w:gutter="0"/>
          <w:cols w:space="708"/>
          <w:docGrid w:linePitch="360"/>
        </w:sectPr>
      </w:pPr>
    </w:p>
    <w:p w14:paraId="70024E27" w14:textId="77777777" w:rsidR="00AF412B" w:rsidRPr="001D01A6" w:rsidRDefault="00FD7C03" w:rsidP="00AF412B">
      <w:pPr>
        <w:keepNext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371F9122" wp14:editId="510F88C9">
            <wp:extent cx="1324160" cy="1152686"/>
            <wp:effectExtent l="0" t="0" r="9525" b="9525"/>
            <wp:docPr id="20" name="Picture 20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324160" cy="1152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D3291" w14:textId="74720A11" w:rsidR="00AF412B" w:rsidRPr="001D01A6" w:rsidRDefault="00AF412B" w:rsidP="00AF412B">
      <w:pPr>
        <w:pStyle w:val="Caption"/>
        <w:rPr>
          <w:color w:val="000000" w:themeColor="text1"/>
          <w:lang w:val="en-GB"/>
        </w:rPr>
      </w:pPr>
      <w:bookmarkStart w:id="15" w:name="_Toc102902166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6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>. Author Rank attributes</w:t>
      </w:r>
      <w:bookmarkEnd w:id="15"/>
    </w:p>
    <w:p w14:paraId="3845E7A2" w14:textId="77777777" w:rsidR="00E12F9B" w:rsidRPr="001D01A6" w:rsidRDefault="00437A75" w:rsidP="00E12F9B">
      <w:pPr>
        <w:keepNext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 </w:t>
      </w:r>
      <w:r w:rsidR="00383345" w:rsidRPr="001D01A6">
        <w:rPr>
          <w:noProof/>
          <w:color w:val="000000" w:themeColor="text1"/>
          <w:lang w:val="en-GB"/>
        </w:rPr>
        <w:drawing>
          <wp:inline distT="0" distB="0" distL="0" distR="0" wp14:anchorId="1D1C735B" wp14:editId="776F4531">
            <wp:extent cx="2128157" cy="1278195"/>
            <wp:effectExtent l="0" t="0" r="5715" b="0"/>
            <wp:docPr id="21" name="Picture 2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Chart, bar 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171487" cy="1304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FD31BB" w14:textId="43558FF9" w:rsidR="00F1556C" w:rsidRPr="001D01A6" w:rsidRDefault="00E12F9B" w:rsidP="00E12F9B">
      <w:pPr>
        <w:pStyle w:val="Caption"/>
        <w:rPr>
          <w:color w:val="000000" w:themeColor="text1"/>
          <w:lang w:val="en-GB"/>
        </w:rPr>
      </w:pPr>
      <w:bookmarkStart w:id="16" w:name="_Toc102902167"/>
      <w:r w:rsidRPr="001D01A6">
        <w:rPr>
          <w:color w:val="000000" w:themeColor="text1"/>
          <w:lang w:val="en-GB"/>
        </w:rPr>
        <w:t xml:space="preserve">Figure </w:t>
      </w:r>
      <w:r w:rsidRPr="001D01A6">
        <w:rPr>
          <w:color w:val="000000" w:themeColor="text1"/>
          <w:lang w:val="en-GB"/>
        </w:rPr>
        <w:fldChar w:fldCharType="begin"/>
      </w:r>
      <w:r w:rsidRPr="001D01A6">
        <w:rPr>
          <w:color w:val="000000" w:themeColor="text1"/>
          <w:lang w:val="en-GB"/>
        </w:rPr>
        <w:instrText xml:space="preserve"> SEQ Figure \* ARABIC </w:instrText>
      </w:r>
      <w:r w:rsidRPr="001D01A6">
        <w:rPr>
          <w:color w:val="000000" w:themeColor="text1"/>
          <w:lang w:val="en-GB"/>
        </w:rPr>
        <w:fldChar w:fldCharType="separate"/>
      </w:r>
      <w:r w:rsidRPr="001D01A6">
        <w:rPr>
          <w:noProof/>
          <w:color w:val="000000" w:themeColor="text1"/>
          <w:lang w:val="en-GB"/>
        </w:rPr>
        <w:t>7</w:t>
      </w:r>
      <w:r w:rsidRPr="001D01A6">
        <w:rPr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>. Visualization author attributes</w:t>
      </w:r>
      <w:bookmarkEnd w:id="16"/>
    </w:p>
    <w:p w14:paraId="6A053377" w14:textId="77777777" w:rsidR="004626DD" w:rsidRPr="001D01A6" w:rsidRDefault="004626DD" w:rsidP="00452D59">
      <w:pPr>
        <w:rPr>
          <w:color w:val="000000" w:themeColor="text1"/>
          <w:lang w:val="en-GB"/>
        </w:rPr>
        <w:sectPr w:rsidR="004626DD" w:rsidRPr="001D01A6" w:rsidSect="004626DD">
          <w:type w:val="continuous"/>
          <w:pgSz w:w="11906" w:h="16838"/>
          <w:pgMar w:top="720" w:right="720" w:bottom="720" w:left="720" w:header="708" w:footer="708" w:gutter="0"/>
          <w:cols w:num="2" w:space="708"/>
          <w:docGrid w:linePitch="360"/>
        </w:sectPr>
      </w:pPr>
    </w:p>
    <w:p w14:paraId="48EAB16E" w14:textId="324B6D6B" w:rsidR="00B8076B" w:rsidRPr="001D01A6" w:rsidRDefault="00B8076B" w:rsidP="00452D59">
      <w:pPr>
        <w:rPr>
          <w:color w:val="000000" w:themeColor="text1"/>
          <w:lang w:val="en-GB"/>
        </w:rPr>
      </w:pPr>
    </w:p>
    <w:p w14:paraId="3E458D6B" w14:textId="1BA494AE" w:rsidR="00E02507" w:rsidRPr="001D01A6" w:rsidRDefault="00E02507" w:rsidP="00E02507">
      <w:pPr>
        <w:pStyle w:val="Heading1"/>
        <w:rPr>
          <w:color w:val="000000" w:themeColor="text1"/>
          <w:lang w:val="en-GB"/>
        </w:rPr>
      </w:pPr>
      <w:bookmarkStart w:id="17" w:name="_Toc102329881"/>
      <w:r w:rsidRPr="001D01A6">
        <w:rPr>
          <w:color w:val="000000" w:themeColor="text1"/>
          <w:lang w:val="en-GB"/>
        </w:rPr>
        <w:lastRenderedPageBreak/>
        <w:t>Model building</w:t>
      </w:r>
      <w:bookmarkEnd w:id="17"/>
    </w:p>
    <w:p w14:paraId="6A34672A" w14:textId="1E2E4864" w:rsidR="00181E1F" w:rsidRPr="001D01A6" w:rsidRDefault="00DC0B27" w:rsidP="006A3FFF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dataset was </w:t>
      </w:r>
      <w:r w:rsidR="00675A02" w:rsidRPr="001D01A6">
        <w:rPr>
          <w:color w:val="000000" w:themeColor="text1"/>
          <w:lang w:val="en-GB"/>
        </w:rPr>
        <w:t>explored,</w:t>
      </w:r>
      <w:r w:rsidRPr="001D01A6">
        <w:rPr>
          <w:color w:val="000000" w:themeColor="text1"/>
          <w:lang w:val="en-GB"/>
        </w:rPr>
        <w:t xml:space="preserve"> and </w:t>
      </w:r>
      <w:r w:rsidR="002A5DA1" w:rsidRPr="001D01A6">
        <w:rPr>
          <w:color w:val="000000" w:themeColor="text1"/>
          <w:lang w:val="en-GB"/>
        </w:rPr>
        <w:t xml:space="preserve">it was created new </w:t>
      </w:r>
      <w:r w:rsidR="009E419A" w:rsidRPr="001D01A6">
        <w:rPr>
          <w:color w:val="000000" w:themeColor="text1"/>
          <w:lang w:val="en-GB"/>
        </w:rPr>
        <w:t>sub</w:t>
      </w:r>
      <w:r w:rsidR="00547849" w:rsidRPr="001D01A6">
        <w:rPr>
          <w:color w:val="000000" w:themeColor="text1"/>
          <w:lang w:val="en-GB"/>
        </w:rPr>
        <w:t>-</w:t>
      </w:r>
      <w:r w:rsidR="002A5DA1" w:rsidRPr="001D01A6">
        <w:rPr>
          <w:color w:val="000000" w:themeColor="text1"/>
          <w:lang w:val="en-GB"/>
        </w:rPr>
        <w:t>datasets w</w:t>
      </w:r>
      <w:r w:rsidR="006938D9" w:rsidRPr="001D01A6">
        <w:rPr>
          <w:color w:val="000000" w:themeColor="text1"/>
          <w:lang w:val="en-GB"/>
        </w:rPr>
        <w:t>hich represent the most correlated attributes</w:t>
      </w:r>
      <w:r w:rsidR="008605A4" w:rsidRPr="001D01A6">
        <w:rPr>
          <w:color w:val="000000" w:themeColor="text1"/>
          <w:lang w:val="en-GB"/>
        </w:rPr>
        <w:t xml:space="preserve">, and least correlated attributes </w:t>
      </w:r>
      <w:r w:rsidR="002734F4" w:rsidRPr="001D01A6">
        <w:rPr>
          <w:color w:val="000000" w:themeColor="text1"/>
          <w:lang w:val="en-GB"/>
        </w:rPr>
        <w:t>given by the selection attribute WEKA feature</w:t>
      </w:r>
      <w:r w:rsidR="004B6F85" w:rsidRPr="001D01A6">
        <w:rPr>
          <w:color w:val="000000" w:themeColor="text1"/>
          <w:lang w:val="en-GB"/>
        </w:rPr>
        <w:t>,</w:t>
      </w:r>
      <w:r w:rsidR="002734F4" w:rsidRPr="001D01A6">
        <w:rPr>
          <w:color w:val="000000" w:themeColor="text1"/>
          <w:lang w:val="en-GB"/>
        </w:rPr>
        <w:t xml:space="preserve"> </w:t>
      </w:r>
      <w:r w:rsidR="004B6F85" w:rsidRPr="001D01A6">
        <w:rPr>
          <w:color w:val="000000" w:themeColor="text1"/>
          <w:lang w:val="en-GB"/>
        </w:rPr>
        <w:t>where was</w:t>
      </w:r>
      <w:r w:rsidR="00F94ACE" w:rsidRPr="001D01A6">
        <w:rPr>
          <w:color w:val="000000" w:themeColor="text1"/>
          <w:lang w:val="en-GB"/>
        </w:rPr>
        <w:t xml:space="preserve"> used </w:t>
      </w:r>
      <w:r w:rsidR="005929C4" w:rsidRPr="001D01A6">
        <w:rPr>
          <w:color w:val="000000" w:themeColor="text1"/>
          <w:lang w:val="en-GB"/>
        </w:rPr>
        <w:t xml:space="preserve">the </w:t>
      </w:r>
      <w:r w:rsidR="00F94ACE" w:rsidRPr="001D01A6">
        <w:rPr>
          <w:color w:val="000000" w:themeColor="text1"/>
          <w:lang w:val="en-GB"/>
        </w:rPr>
        <w:t>rank method to determi</w:t>
      </w:r>
      <w:r w:rsidR="005929C4" w:rsidRPr="001D01A6">
        <w:rPr>
          <w:color w:val="000000" w:themeColor="text1"/>
          <w:lang w:val="en-GB"/>
        </w:rPr>
        <w:t xml:space="preserve">ne </w:t>
      </w:r>
      <w:r w:rsidR="002B2B8F" w:rsidRPr="001D01A6">
        <w:rPr>
          <w:color w:val="000000" w:themeColor="text1"/>
          <w:lang w:val="en-GB"/>
        </w:rPr>
        <w:t xml:space="preserve">a list that indicates </w:t>
      </w:r>
      <w:r w:rsidR="008A2231" w:rsidRPr="001D01A6">
        <w:rPr>
          <w:color w:val="000000" w:themeColor="text1"/>
          <w:lang w:val="en-GB"/>
        </w:rPr>
        <w:t>t</w:t>
      </w:r>
      <w:r w:rsidR="001E66B9" w:rsidRPr="001D01A6">
        <w:rPr>
          <w:color w:val="000000" w:themeColor="text1"/>
          <w:lang w:val="en-GB"/>
        </w:rPr>
        <w:t>he less to mo</w:t>
      </w:r>
      <w:r w:rsidR="005E20A7" w:rsidRPr="001D01A6">
        <w:rPr>
          <w:color w:val="000000" w:themeColor="text1"/>
          <w:lang w:val="en-GB"/>
        </w:rPr>
        <w:t xml:space="preserve">re </w:t>
      </w:r>
      <w:r w:rsidR="00085BC0" w:rsidRPr="001D01A6">
        <w:rPr>
          <w:color w:val="000000" w:themeColor="text1"/>
          <w:lang w:val="en-GB"/>
        </w:rPr>
        <w:t xml:space="preserve">rank where 0 </w:t>
      </w:r>
      <w:r w:rsidR="00C10B8B" w:rsidRPr="001D01A6">
        <w:rPr>
          <w:color w:val="000000" w:themeColor="text1"/>
          <w:lang w:val="en-GB"/>
        </w:rPr>
        <w:t>low</w:t>
      </w:r>
      <w:r w:rsidR="00085BC0" w:rsidRPr="001D01A6">
        <w:rPr>
          <w:color w:val="000000" w:themeColor="text1"/>
          <w:lang w:val="en-GB"/>
        </w:rPr>
        <w:t xml:space="preserve"> correlate and 1 </w:t>
      </w:r>
      <w:r w:rsidR="00C10B8B" w:rsidRPr="001D01A6">
        <w:rPr>
          <w:color w:val="000000" w:themeColor="text1"/>
          <w:lang w:val="en-GB"/>
        </w:rPr>
        <w:t>high correlate</w:t>
      </w:r>
      <w:r w:rsidR="006A3FFF" w:rsidRPr="001D01A6">
        <w:rPr>
          <w:color w:val="000000" w:themeColor="text1"/>
          <w:lang w:val="en-GB"/>
        </w:rPr>
        <w:t>.</w:t>
      </w:r>
      <w:r w:rsidR="00AF1C21" w:rsidRPr="001D01A6">
        <w:rPr>
          <w:color w:val="000000" w:themeColor="text1"/>
          <w:lang w:val="en-GB"/>
        </w:rPr>
        <w:t xml:space="preserve"> </w:t>
      </w:r>
      <w:r w:rsidR="00716E04" w:rsidRPr="001D01A6">
        <w:rPr>
          <w:color w:val="000000" w:themeColor="text1"/>
          <w:lang w:val="en-GB"/>
        </w:rPr>
        <w:t>T</w:t>
      </w:r>
      <w:r w:rsidR="00AF1C21" w:rsidRPr="001D01A6">
        <w:rPr>
          <w:color w:val="000000" w:themeColor="text1"/>
          <w:lang w:val="en-GB"/>
        </w:rPr>
        <w:t xml:space="preserve">he </w:t>
      </w:r>
      <w:r w:rsidR="00EA2038" w:rsidRPr="001D01A6">
        <w:rPr>
          <w:color w:val="000000" w:themeColor="text1"/>
          <w:lang w:val="en-GB"/>
        </w:rPr>
        <w:t>pre-process</w:t>
      </w:r>
      <w:r w:rsidR="006425F6" w:rsidRPr="001D01A6">
        <w:rPr>
          <w:color w:val="000000" w:themeColor="text1"/>
          <w:lang w:val="en-GB"/>
        </w:rPr>
        <w:t xml:space="preserve"> module in </w:t>
      </w:r>
      <w:r w:rsidR="00EA2038">
        <w:rPr>
          <w:color w:val="000000" w:themeColor="text1"/>
          <w:lang w:val="en-GB"/>
        </w:rPr>
        <w:t>WEKA</w:t>
      </w:r>
      <w:r w:rsidR="006425F6" w:rsidRPr="001D01A6">
        <w:rPr>
          <w:color w:val="000000" w:themeColor="text1"/>
          <w:lang w:val="en-GB"/>
        </w:rPr>
        <w:t xml:space="preserve"> was selected and filtered the c</w:t>
      </w:r>
      <w:r w:rsidR="00FE7FEC" w:rsidRPr="001D01A6">
        <w:rPr>
          <w:color w:val="000000" w:themeColor="text1"/>
          <w:lang w:val="en-GB"/>
        </w:rPr>
        <w:t>orresponding dataset and save</w:t>
      </w:r>
      <w:r w:rsidR="00716E04" w:rsidRPr="001D01A6">
        <w:rPr>
          <w:color w:val="000000" w:themeColor="text1"/>
          <w:lang w:val="en-GB"/>
        </w:rPr>
        <w:t>d</w:t>
      </w:r>
      <w:r w:rsidR="00FE7FEC" w:rsidRPr="001D01A6">
        <w:rPr>
          <w:color w:val="000000" w:themeColor="text1"/>
          <w:lang w:val="en-GB"/>
        </w:rPr>
        <w:t xml:space="preserve"> it</w:t>
      </w:r>
      <w:r w:rsidR="00FF7D7D" w:rsidRPr="001D01A6">
        <w:rPr>
          <w:color w:val="000000" w:themeColor="text1"/>
          <w:lang w:val="en-GB"/>
        </w:rPr>
        <w:t>. then</w:t>
      </w:r>
      <w:r w:rsidR="00AF29E0" w:rsidRPr="001D01A6">
        <w:rPr>
          <w:color w:val="000000" w:themeColor="text1"/>
          <w:lang w:val="en-GB"/>
        </w:rPr>
        <w:t xml:space="preserve"> it was</w:t>
      </w:r>
      <w:r w:rsidR="00FE7FEC" w:rsidRPr="001D01A6">
        <w:rPr>
          <w:color w:val="000000" w:themeColor="text1"/>
          <w:lang w:val="en-GB"/>
        </w:rPr>
        <w:t xml:space="preserve"> </w:t>
      </w:r>
      <w:r w:rsidR="00222F28" w:rsidRPr="001D01A6">
        <w:rPr>
          <w:color w:val="000000" w:themeColor="text1"/>
          <w:lang w:val="en-GB"/>
        </w:rPr>
        <w:t>create</w:t>
      </w:r>
      <w:r w:rsidR="00AF29E0" w:rsidRPr="001D01A6">
        <w:rPr>
          <w:color w:val="000000" w:themeColor="text1"/>
          <w:lang w:val="en-GB"/>
        </w:rPr>
        <w:t>d</w:t>
      </w:r>
      <w:r w:rsidR="00222F28" w:rsidRPr="001D01A6">
        <w:rPr>
          <w:color w:val="000000" w:themeColor="text1"/>
          <w:lang w:val="en-GB"/>
        </w:rPr>
        <w:t xml:space="preserve"> models with different </w:t>
      </w:r>
      <w:r w:rsidR="007450EE" w:rsidRPr="001D01A6">
        <w:rPr>
          <w:color w:val="000000" w:themeColor="text1"/>
          <w:lang w:val="en-GB"/>
        </w:rPr>
        <w:t>techniques</w:t>
      </w:r>
      <w:r w:rsidR="00222F28" w:rsidRPr="001D01A6">
        <w:rPr>
          <w:color w:val="000000" w:themeColor="text1"/>
          <w:lang w:val="en-GB"/>
        </w:rPr>
        <w:t xml:space="preserve"> </w:t>
      </w:r>
      <w:r w:rsidR="00737C29" w:rsidRPr="001D01A6">
        <w:rPr>
          <w:color w:val="000000" w:themeColor="text1"/>
          <w:lang w:val="en-GB"/>
        </w:rPr>
        <w:t xml:space="preserve">such as Artificial </w:t>
      </w:r>
      <w:r w:rsidR="00550704" w:rsidRPr="001D01A6">
        <w:rPr>
          <w:color w:val="000000" w:themeColor="text1"/>
          <w:lang w:val="en-GB"/>
        </w:rPr>
        <w:t xml:space="preserve">Neural </w:t>
      </w:r>
      <w:r w:rsidR="00A52190" w:rsidRPr="001D01A6">
        <w:rPr>
          <w:color w:val="000000" w:themeColor="text1"/>
          <w:lang w:val="en-GB"/>
        </w:rPr>
        <w:t xml:space="preserve">Network </w:t>
      </w:r>
      <w:r w:rsidR="00222F28" w:rsidRPr="001D01A6">
        <w:rPr>
          <w:color w:val="000000" w:themeColor="text1"/>
          <w:lang w:val="en-GB"/>
        </w:rPr>
        <w:t>ANN</w:t>
      </w:r>
      <w:r w:rsidR="0039343D" w:rsidRPr="001D01A6">
        <w:rPr>
          <w:color w:val="000000" w:themeColor="text1"/>
          <w:lang w:val="en-GB"/>
        </w:rPr>
        <w:t>(MLP), Simple</w:t>
      </w:r>
      <w:r w:rsidR="00737C29" w:rsidRPr="001D01A6">
        <w:rPr>
          <w:color w:val="000000" w:themeColor="text1"/>
          <w:lang w:val="en-GB"/>
        </w:rPr>
        <w:t xml:space="preserve"> Tree </w:t>
      </w:r>
      <w:r w:rsidR="0039343D" w:rsidRPr="001D01A6">
        <w:rPr>
          <w:color w:val="000000" w:themeColor="text1"/>
          <w:lang w:val="en-GB"/>
        </w:rPr>
        <w:t>J48</w:t>
      </w:r>
      <w:r w:rsidR="00550704" w:rsidRPr="001D01A6">
        <w:rPr>
          <w:color w:val="000000" w:themeColor="text1"/>
          <w:lang w:val="en-GB"/>
        </w:rPr>
        <w:t xml:space="preserve">, and </w:t>
      </w:r>
      <w:r w:rsidR="001F0D5E" w:rsidRPr="001D01A6">
        <w:rPr>
          <w:color w:val="000000" w:themeColor="text1"/>
          <w:lang w:val="en-GB"/>
        </w:rPr>
        <w:t>Logistic Regre</w:t>
      </w:r>
      <w:r w:rsidR="00AF29E0" w:rsidRPr="001D01A6">
        <w:rPr>
          <w:color w:val="000000" w:themeColor="text1"/>
          <w:lang w:val="en-GB"/>
        </w:rPr>
        <w:t>ss</w:t>
      </w:r>
      <w:r w:rsidR="001F0D5E" w:rsidRPr="001D01A6">
        <w:rPr>
          <w:color w:val="000000" w:themeColor="text1"/>
          <w:lang w:val="en-GB"/>
        </w:rPr>
        <w:t>ion</w:t>
      </w:r>
      <w:r w:rsidR="00FF7D7D" w:rsidRPr="001D01A6">
        <w:rPr>
          <w:color w:val="000000" w:themeColor="text1"/>
          <w:lang w:val="en-GB"/>
        </w:rPr>
        <w:t>.</w:t>
      </w:r>
      <w:r w:rsidR="002E31E2" w:rsidRPr="001D01A6">
        <w:rPr>
          <w:color w:val="000000" w:themeColor="text1"/>
          <w:lang w:val="en-GB"/>
        </w:rPr>
        <w:t xml:space="preserve"> Therefore, it was </w:t>
      </w:r>
      <w:r w:rsidR="00F11916" w:rsidRPr="001D01A6">
        <w:rPr>
          <w:color w:val="000000" w:themeColor="text1"/>
          <w:lang w:val="en-GB"/>
        </w:rPr>
        <w:t xml:space="preserve">analysed the correlated attributes </w:t>
      </w:r>
      <w:r w:rsidR="00716E04" w:rsidRPr="001D01A6">
        <w:rPr>
          <w:color w:val="000000" w:themeColor="text1"/>
          <w:lang w:val="en-GB"/>
        </w:rPr>
        <w:t>chosen by the author</w:t>
      </w:r>
      <w:r w:rsidR="00181E1F" w:rsidRPr="001D01A6">
        <w:rPr>
          <w:color w:val="000000" w:themeColor="text1"/>
          <w:lang w:val="en-GB"/>
        </w:rPr>
        <w:t>.</w:t>
      </w:r>
    </w:p>
    <w:p w14:paraId="0FB84041" w14:textId="77777777" w:rsidR="006C3DAE" w:rsidRPr="001D01A6" w:rsidRDefault="00181E1F" w:rsidP="006C3DAE">
      <w:pPr>
        <w:pStyle w:val="NormalData"/>
        <w:keepNext/>
        <w:jc w:val="center"/>
        <w:rPr>
          <w:color w:val="000000" w:themeColor="text1"/>
          <w:lang w:val="en-GB"/>
        </w:rPr>
      </w:pPr>
      <w:r w:rsidRPr="001D01A6">
        <w:rPr>
          <w:noProof/>
          <w:color w:val="000000" w:themeColor="text1"/>
          <w:lang w:val="en-GB"/>
        </w:rPr>
        <w:drawing>
          <wp:inline distT="0" distB="0" distL="0" distR="0" wp14:anchorId="116FF2B0" wp14:editId="0EBDFAA5">
            <wp:extent cx="1933845" cy="704948"/>
            <wp:effectExtent l="0" t="0" r="952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933845" cy="7049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E8A4C4" w14:textId="23602399" w:rsidR="001A3EBF" w:rsidRPr="001D01A6" w:rsidRDefault="006C3DAE" w:rsidP="006C3DAE">
      <w:pPr>
        <w:pStyle w:val="Caption"/>
        <w:jc w:val="center"/>
        <w:rPr>
          <w:color w:val="000000" w:themeColor="text1"/>
          <w:lang w:val="en-GB"/>
        </w:rPr>
      </w:pPr>
      <w:bookmarkStart w:id="18" w:name="_Toc102902168"/>
      <w:r w:rsidRPr="001D01A6">
        <w:rPr>
          <w:color w:val="000000" w:themeColor="text1"/>
          <w:lang w:val="en-GB"/>
        </w:rPr>
        <w:t xml:space="preserve">Figure </w:t>
      </w:r>
      <w:r w:rsidR="007B50EB" w:rsidRPr="001D01A6">
        <w:rPr>
          <w:color w:val="000000" w:themeColor="text1"/>
          <w:lang w:val="en-GB"/>
        </w:rPr>
        <w:fldChar w:fldCharType="begin"/>
      </w:r>
      <w:r w:rsidR="007B50EB" w:rsidRPr="001D01A6">
        <w:rPr>
          <w:color w:val="000000" w:themeColor="text1"/>
          <w:lang w:val="en-GB"/>
        </w:rPr>
        <w:instrText xml:space="preserve"> SEQ Figure \* ARABIC </w:instrText>
      </w:r>
      <w:r w:rsidR="007B50EB" w:rsidRPr="001D01A6">
        <w:rPr>
          <w:color w:val="000000" w:themeColor="text1"/>
          <w:lang w:val="en-GB"/>
        </w:rPr>
        <w:fldChar w:fldCharType="separate"/>
      </w:r>
      <w:r w:rsidR="00E12F9B" w:rsidRPr="001D01A6">
        <w:rPr>
          <w:noProof/>
          <w:color w:val="000000" w:themeColor="text1"/>
          <w:lang w:val="en-GB"/>
        </w:rPr>
        <w:t>8</w:t>
      </w:r>
      <w:r w:rsidR="007B50E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>. Data sets used</w:t>
      </w:r>
      <w:bookmarkEnd w:id="18"/>
    </w:p>
    <w:p w14:paraId="30AB8A75" w14:textId="1320FA6F" w:rsidR="00AF1C21" w:rsidRPr="001D01A6" w:rsidRDefault="001A3EBF" w:rsidP="00AF1C21">
      <w:pPr>
        <w:pStyle w:val="Heading2"/>
        <w:rPr>
          <w:color w:val="000000" w:themeColor="text1"/>
          <w:lang w:val="en-GB"/>
        </w:rPr>
      </w:pPr>
      <w:bookmarkStart w:id="19" w:name="_Toc102329882"/>
      <w:r w:rsidRPr="001D01A6">
        <w:rPr>
          <w:color w:val="000000" w:themeColor="text1"/>
          <w:lang w:val="en-GB"/>
        </w:rPr>
        <w:t>Analysis datasets</w:t>
      </w:r>
      <w:bookmarkEnd w:id="19"/>
    </w:p>
    <w:p w14:paraId="73344039" w14:textId="3F7BBD65" w:rsidR="00F848D1" w:rsidRPr="001D01A6" w:rsidRDefault="005F2B05" w:rsidP="001C46C9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It </w:t>
      </w:r>
      <w:r w:rsidR="00656929" w:rsidRPr="001D01A6">
        <w:rPr>
          <w:color w:val="000000" w:themeColor="text1"/>
          <w:lang w:val="en-GB"/>
        </w:rPr>
        <w:t>was d</w:t>
      </w:r>
      <w:r w:rsidR="00F848D1" w:rsidRPr="001D01A6">
        <w:rPr>
          <w:color w:val="000000" w:themeColor="text1"/>
          <w:lang w:val="en-GB"/>
        </w:rPr>
        <w:t xml:space="preserve">etermined the </w:t>
      </w:r>
      <w:r w:rsidR="0065550D" w:rsidRPr="001D01A6">
        <w:rPr>
          <w:color w:val="000000" w:themeColor="text1"/>
          <w:lang w:val="en-GB"/>
        </w:rPr>
        <w:t>nominal dataset and sub</w:t>
      </w:r>
      <w:r w:rsidR="00656929" w:rsidRPr="001D01A6">
        <w:rPr>
          <w:color w:val="000000" w:themeColor="text1"/>
          <w:lang w:val="en-GB"/>
        </w:rPr>
        <w:t>-</w:t>
      </w:r>
      <w:r w:rsidR="0065550D" w:rsidRPr="001D01A6">
        <w:rPr>
          <w:color w:val="000000" w:themeColor="text1"/>
          <w:lang w:val="en-GB"/>
        </w:rPr>
        <w:t>datasets</w:t>
      </w:r>
      <w:r w:rsidR="00CD7684" w:rsidRPr="001D01A6">
        <w:rPr>
          <w:color w:val="000000" w:themeColor="text1"/>
          <w:lang w:val="en-GB"/>
        </w:rPr>
        <w:t xml:space="preserve">, and they </w:t>
      </w:r>
      <w:r w:rsidR="0065550D" w:rsidRPr="001D01A6">
        <w:rPr>
          <w:color w:val="000000" w:themeColor="text1"/>
          <w:lang w:val="en-GB"/>
        </w:rPr>
        <w:t xml:space="preserve">were used to create </w:t>
      </w:r>
      <w:r w:rsidR="00C70F5C" w:rsidRPr="001D01A6">
        <w:rPr>
          <w:color w:val="000000" w:themeColor="text1"/>
          <w:lang w:val="en-GB"/>
        </w:rPr>
        <w:t xml:space="preserve">two models </w:t>
      </w:r>
      <w:r w:rsidR="0066206D" w:rsidRPr="001D01A6">
        <w:rPr>
          <w:color w:val="000000" w:themeColor="text1"/>
          <w:lang w:val="en-GB"/>
        </w:rPr>
        <w:t>using two test option</w:t>
      </w:r>
      <w:r w:rsidR="00656929" w:rsidRPr="001D01A6">
        <w:rPr>
          <w:color w:val="000000" w:themeColor="text1"/>
          <w:lang w:val="en-GB"/>
        </w:rPr>
        <w:t>s</w:t>
      </w:r>
      <w:r w:rsidR="007450EE" w:rsidRPr="001D01A6">
        <w:rPr>
          <w:color w:val="000000" w:themeColor="text1"/>
          <w:lang w:val="en-GB"/>
        </w:rPr>
        <w:t xml:space="preserve"> </w:t>
      </w:r>
      <w:r w:rsidR="005E1CBC" w:rsidRPr="001D01A6">
        <w:rPr>
          <w:color w:val="000000" w:themeColor="text1"/>
          <w:lang w:val="en-GB"/>
        </w:rPr>
        <w:t>10-fold</w:t>
      </w:r>
      <w:r w:rsidR="007450EE" w:rsidRPr="001D01A6">
        <w:rPr>
          <w:color w:val="000000" w:themeColor="text1"/>
          <w:lang w:val="en-GB"/>
        </w:rPr>
        <w:t xml:space="preserve"> cross</w:t>
      </w:r>
      <w:r w:rsidR="008216B6" w:rsidRPr="001D01A6">
        <w:rPr>
          <w:color w:val="000000" w:themeColor="text1"/>
          <w:lang w:val="en-GB"/>
        </w:rPr>
        <w:t>-</w:t>
      </w:r>
      <w:r w:rsidR="007450EE" w:rsidRPr="001D01A6">
        <w:rPr>
          <w:color w:val="000000" w:themeColor="text1"/>
          <w:lang w:val="en-GB"/>
        </w:rPr>
        <w:t>validation</w:t>
      </w:r>
      <w:r w:rsidR="008216B6" w:rsidRPr="001D01A6">
        <w:rPr>
          <w:color w:val="000000" w:themeColor="text1"/>
          <w:lang w:val="en-GB"/>
        </w:rPr>
        <w:t>,</w:t>
      </w:r>
      <w:r w:rsidR="007450EE" w:rsidRPr="001D01A6">
        <w:rPr>
          <w:color w:val="000000" w:themeColor="text1"/>
          <w:lang w:val="en-GB"/>
        </w:rPr>
        <w:t xml:space="preserve"> and </w:t>
      </w:r>
      <w:r w:rsidR="00F5410F" w:rsidRPr="001D01A6">
        <w:rPr>
          <w:color w:val="000000" w:themeColor="text1"/>
          <w:lang w:val="en-GB"/>
        </w:rPr>
        <w:t>70:30 train:</w:t>
      </w:r>
      <w:r w:rsidR="00675A02">
        <w:rPr>
          <w:color w:val="000000" w:themeColor="text1"/>
          <w:lang w:val="en-GB"/>
        </w:rPr>
        <w:t>t</w:t>
      </w:r>
      <w:r w:rsidR="00F5410F" w:rsidRPr="001D01A6">
        <w:rPr>
          <w:color w:val="000000" w:themeColor="text1"/>
          <w:lang w:val="en-GB"/>
        </w:rPr>
        <w:t>est</w:t>
      </w:r>
      <w:r w:rsidR="00CE1FE1" w:rsidRPr="001D01A6">
        <w:rPr>
          <w:color w:val="000000" w:themeColor="text1"/>
          <w:lang w:val="en-GB"/>
        </w:rPr>
        <w:t>.</w:t>
      </w:r>
      <w:r w:rsidR="00C70F5C" w:rsidRPr="001D01A6">
        <w:rPr>
          <w:color w:val="000000" w:themeColor="text1"/>
          <w:lang w:val="en-GB"/>
        </w:rPr>
        <w:t xml:space="preserve"> </w:t>
      </w:r>
      <w:r w:rsidR="00CE1FE1" w:rsidRPr="001D01A6">
        <w:rPr>
          <w:color w:val="000000" w:themeColor="text1"/>
          <w:lang w:val="en-GB"/>
        </w:rPr>
        <w:t xml:space="preserve">The </w:t>
      </w:r>
      <w:r w:rsidR="00326C10" w:rsidRPr="001D01A6">
        <w:rPr>
          <w:color w:val="000000" w:themeColor="text1"/>
          <w:lang w:val="en-GB"/>
        </w:rPr>
        <w:t>model</w:t>
      </w:r>
      <w:r w:rsidR="00CE1FE1" w:rsidRPr="001D01A6">
        <w:rPr>
          <w:color w:val="000000" w:themeColor="text1"/>
          <w:lang w:val="en-GB"/>
        </w:rPr>
        <w:t xml:space="preserve"> </w:t>
      </w:r>
      <w:r w:rsidR="009F3346" w:rsidRPr="001D01A6">
        <w:rPr>
          <w:color w:val="000000" w:themeColor="text1"/>
          <w:lang w:val="en-GB"/>
        </w:rPr>
        <w:t>measure</w:t>
      </w:r>
      <w:r w:rsidR="00CE1FE1" w:rsidRPr="001D01A6">
        <w:rPr>
          <w:color w:val="000000" w:themeColor="text1"/>
          <w:lang w:val="en-GB"/>
        </w:rPr>
        <w:t xml:space="preserve"> </w:t>
      </w:r>
      <w:r w:rsidR="009B114D" w:rsidRPr="001D01A6">
        <w:rPr>
          <w:color w:val="000000" w:themeColor="text1"/>
          <w:lang w:val="en-GB"/>
        </w:rPr>
        <w:t>for comparison w</w:t>
      </w:r>
      <w:r w:rsidR="008216B6" w:rsidRPr="001D01A6">
        <w:rPr>
          <w:color w:val="000000" w:themeColor="text1"/>
          <w:lang w:val="en-GB"/>
        </w:rPr>
        <w:t>as</w:t>
      </w:r>
      <w:r w:rsidR="009B114D" w:rsidRPr="001D01A6">
        <w:rPr>
          <w:color w:val="000000" w:themeColor="text1"/>
          <w:lang w:val="en-GB"/>
        </w:rPr>
        <w:t xml:space="preserve"> accuracy and kapp</w:t>
      </w:r>
      <w:r w:rsidR="009F3346" w:rsidRPr="001D01A6">
        <w:rPr>
          <w:color w:val="000000" w:themeColor="text1"/>
          <w:lang w:val="en-GB"/>
        </w:rPr>
        <w:t xml:space="preserve">a </w:t>
      </w:r>
      <w:r w:rsidR="00326C10" w:rsidRPr="001D01A6">
        <w:rPr>
          <w:color w:val="000000" w:themeColor="text1"/>
          <w:lang w:val="en-GB"/>
        </w:rPr>
        <w:t>which in</w:t>
      </w:r>
      <w:r w:rsidR="00944E8B" w:rsidRPr="001D01A6">
        <w:rPr>
          <w:color w:val="000000" w:themeColor="text1"/>
          <w:lang w:val="en-GB"/>
        </w:rPr>
        <w:t xml:space="preserve">dicate the results of each </w:t>
      </w:r>
      <w:r w:rsidR="002B281F" w:rsidRPr="001D01A6">
        <w:rPr>
          <w:color w:val="000000" w:themeColor="text1"/>
          <w:lang w:val="en-GB"/>
        </w:rPr>
        <w:t>model</w:t>
      </w:r>
      <w:r w:rsidR="008216B6" w:rsidRPr="001D01A6">
        <w:rPr>
          <w:color w:val="000000" w:themeColor="text1"/>
          <w:lang w:val="en-GB"/>
        </w:rPr>
        <w:t>.</w:t>
      </w:r>
    </w:p>
    <w:tbl>
      <w:tblPr>
        <w:tblW w:w="10795" w:type="dxa"/>
        <w:tblLook w:val="04A0" w:firstRow="1" w:lastRow="0" w:firstColumn="1" w:lastColumn="0" w:noHBand="0" w:noVBand="1"/>
      </w:tblPr>
      <w:tblGrid>
        <w:gridCol w:w="1352"/>
        <w:gridCol w:w="1793"/>
        <w:gridCol w:w="1440"/>
        <w:gridCol w:w="1260"/>
        <w:gridCol w:w="1350"/>
        <w:gridCol w:w="1350"/>
        <w:gridCol w:w="1080"/>
        <w:gridCol w:w="1170"/>
      </w:tblGrid>
      <w:tr w:rsidR="00A1090A" w:rsidRPr="001D01A6" w14:paraId="0CE6782E" w14:textId="77777777" w:rsidTr="00362EF4">
        <w:trPr>
          <w:trHeight w:val="288"/>
        </w:trPr>
        <w:tc>
          <w:tcPr>
            <w:tcW w:w="13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3FE641C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Classification</w:t>
            </w:r>
          </w:p>
        </w:tc>
        <w:tc>
          <w:tcPr>
            <w:tcW w:w="179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7F76847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Number of features (Dataset)</w:t>
            </w:r>
          </w:p>
        </w:tc>
        <w:tc>
          <w:tcPr>
            <w:tcW w:w="144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00C5089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ccuracy (10fold cross valid.)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21E7AC2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Kappa (10fold cross valid.)</w:t>
            </w:r>
          </w:p>
        </w:tc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4FC3199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Build Time (secs)</w:t>
            </w:r>
          </w:p>
        </w:tc>
        <w:tc>
          <w:tcPr>
            <w:tcW w:w="135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0AB9DCF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ccuracy (70:30 train:test split)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175F7BF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Kappa (70:30 train:test split)</w:t>
            </w:r>
          </w:p>
        </w:tc>
        <w:tc>
          <w:tcPr>
            <w:tcW w:w="117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4523E3C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Build Time (secs)</w:t>
            </w:r>
          </w:p>
        </w:tc>
      </w:tr>
      <w:tr w:rsidR="00A1090A" w:rsidRPr="001D01A6" w14:paraId="33C6821C" w14:textId="77777777" w:rsidTr="00362EF4">
        <w:trPr>
          <w:trHeight w:val="46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009D2E3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Technique</w:t>
            </w:r>
          </w:p>
        </w:tc>
        <w:tc>
          <w:tcPr>
            <w:tcW w:w="179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903B67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7C116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B492C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6F527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35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BA842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6BBFF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17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1B0B96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</w:tr>
      <w:tr w:rsidR="00A1090A" w:rsidRPr="001D01A6" w14:paraId="08ACBE1E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7A3B2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NN(MLP)</w:t>
            </w:r>
          </w:p>
        </w:tc>
        <w:tc>
          <w:tcPr>
            <w:tcW w:w="17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3BE58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ll 54 attributes (divorce</w:t>
            </w:r>
          </w:p>
          <w:p w14:paraId="79E0C214" w14:textId="66B317C1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_</w:t>
            </w:r>
            <w:r w:rsidR="005E1CBC"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nominal. arff</w:t>
            </w: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82844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7.647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018AFB8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52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19F438" w14:textId="740D072F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 xml:space="preserve"> 42.32 sec 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BAE20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7E370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1102F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40.44 sec</w:t>
            </w:r>
          </w:p>
        </w:tc>
      </w:tr>
      <w:tr w:rsidR="00A1090A" w:rsidRPr="001D01A6" w14:paraId="2F5C967D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06315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J48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9F58B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1ACE8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5.294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71E26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05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07E08A" w14:textId="792220FE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01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E3DD47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50DAEC1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8F5F8F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 sec</w:t>
            </w:r>
          </w:p>
        </w:tc>
      </w:tr>
      <w:tr w:rsidR="00A1090A" w:rsidRPr="001D01A6" w14:paraId="3AFB521B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05F7D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Logistic Regression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013F4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E4862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5.294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FAF1A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05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14DCE6" w14:textId="268D1619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17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6B1F8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A447F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369C018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04 sec</w:t>
            </w:r>
          </w:p>
        </w:tc>
      </w:tr>
      <w:tr w:rsidR="00A1090A" w:rsidRPr="001D01A6" w14:paraId="344BF64C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9AA4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NN(MLP)</w:t>
            </w:r>
          </w:p>
        </w:tc>
        <w:tc>
          <w:tcPr>
            <w:tcW w:w="17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554E49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6 most correlated attributes / (divorce</w:t>
            </w:r>
          </w:p>
          <w:p w14:paraId="35A93C15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_nominal</w:t>
            </w:r>
          </w:p>
          <w:p w14:paraId="3872CB52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_most6.arff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6EECC87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7.647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229125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52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B05489" w14:textId="56DB0545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 xml:space="preserve"> 1.43 sec 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A804E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4.1176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FD1ED5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.882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38BC68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1.28 sec</w:t>
            </w:r>
          </w:p>
        </w:tc>
      </w:tr>
      <w:tr w:rsidR="00A1090A" w:rsidRPr="001D01A6" w14:paraId="5A30270C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47F8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J48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0C2CB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1B37F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5.8824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3E4138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176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58AFF2" w14:textId="52404D3A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 xml:space="preserve"> 0 sec 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B62D65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9C6ACEF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5E5566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 sec</w:t>
            </w:r>
          </w:p>
        </w:tc>
      </w:tr>
      <w:tr w:rsidR="00A1090A" w:rsidRPr="001D01A6" w14:paraId="2107FD8D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6E6B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Logistic Regression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DD5E1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6F2B8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7.647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E613C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529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F92113D" w14:textId="0505C3B0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 xml:space="preserve"> 0.01 sec 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1AC175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98.0392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09528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6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AB0F08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01 sec</w:t>
            </w:r>
          </w:p>
        </w:tc>
      </w:tr>
      <w:tr w:rsidR="00A1090A" w:rsidRPr="001D01A6" w14:paraId="6A8D4E41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96DEE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NN(MLP)</w:t>
            </w:r>
          </w:p>
        </w:tc>
        <w:tc>
          <w:tcPr>
            <w:tcW w:w="17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F1B469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6 least correlated attributes / (divorce_</w:t>
            </w:r>
          </w:p>
          <w:p w14:paraId="0BA2E2FC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Nominal</w:t>
            </w:r>
          </w:p>
          <w:p w14:paraId="02EA91ED" w14:textId="77777777" w:rsidR="00E02507" w:rsidRPr="001D01A6" w:rsidRDefault="00E02507" w:rsidP="00362EF4">
            <w:pPr>
              <w:spacing w:before="0" w:after="0" w:line="240" w:lineRule="auto"/>
              <w:jc w:val="center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_least6.arff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ECE34C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0     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D8CF4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800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949A28" w14:textId="6917053D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1.57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8EAAF5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80.3922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54BEE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6065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2B41EF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1.48 sec</w:t>
            </w:r>
          </w:p>
        </w:tc>
      </w:tr>
      <w:tr w:rsidR="00A1090A" w:rsidRPr="001D01A6" w14:paraId="22F0B42B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000B0C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J48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B4B9B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4603C3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89.4118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0B3EF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.7881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7B253C" w14:textId="5D1776DA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050156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74.5098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513F58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.4848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F7FEA3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 sec</w:t>
            </w:r>
          </w:p>
        </w:tc>
      </w:tr>
      <w:tr w:rsidR="00A1090A" w:rsidRPr="001D01A6" w14:paraId="318C1492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3CA05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Logistic Regression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DF6DAA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7EE09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88.8235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F7B8FF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.7765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24E177E" w14:textId="73AA763A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0.01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8E8423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84.3137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1414B8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6852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0FAD36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01 sec</w:t>
            </w:r>
          </w:p>
        </w:tc>
      </w:tr>
      <w:tr w:rsidR="00A1090A" w:rsidRPr="001D01A6" w14:paraId="447BB3AD" w14:textId="77777777" w:rsidTr="00362EF4">
        <w:trPr>
          <w:trHeight w:val="612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5FDE0D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NN(MLP)</w:t>
            </w:r>
          </w:p>
        </w:tc>
        <w:tc>
          <w:tcPr>
            <w:tcW w:w="1793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A72EC5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Attributes proposed by the authors (divorce_</w:t>
            </w:r>
          </w:p>
          <w:p w14:paraId="43BA2690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Nominal</w:t>
            </w:r>
          </w:p>
          <w:p w14:paraId="57664AD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_author6.arff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51DC7F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8.2353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84A512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64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8BD481A" w14:textId="20C236AA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1.48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83FFDC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8.0392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2FB8E3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60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78C829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1.54 sec</w:t>
            </w:r>
          </w:p>
        </w:tc>
      </w:tr>
      <w:tr w:rsidR="00A1090A" w:rsidRPr="001D01A6" w14:paraId="0F3F5591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8A8CA3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J48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63708F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7E1F518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5.2941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8456B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058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9FF5869" w14:textId="7C7CA4C8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 xml:space="preserve"> 0 sec 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3EF9B3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A239753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714A61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 sec</w:t>
            </w:r>
          </w:p>
        </w:tc>
      </w:tr>
      <w:tr w:rsidR="00A1090A" w:rsidRPr="001D01A6" w14:paraId="3CC6A808" w14:textId="77777777" w:rsidTr="00362EF4">
        <w:trPr>
          <w:trHeight w:val="288"/>
        </w:trPr>
        <w:tc>
          <w:tcPr>
            <w:tcW w:w="13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C2457D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Logistic Regression</w:t>
            </w:r>
          </w:p>
        </w:tc>
        <w:tc>
          <w:tcPr>
            <w:tcW w:w="1793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F08D86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5722199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8.2353 %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7FD534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647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2317F0" w14:textId="4FCE71E3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01 se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A5A292E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96.0784 %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FEA9F21" w14:textId="77777777" w:rsidR="00E02507" w:rsidRPr="001D01A6" w:rsidRDefault="00E02507" w:rsidP="00362EF4">
            <w:pPr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.9217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E79186" w14:textId="77777777" w:rsidR="00E02507" w:rsidRPr="001D01A6" w:rsidRDefault="00E02507" w:rsidP="002A2949">
            <w:pPr>
              <w:keepNext/>
              <w:spacing w:before="0" w:after="0" w:line="240" w:lineRule="auto"/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</w:pPr>
            <w:r w:rsidRPr="001D01A6">
              <w:rPr>
                <w:rFonts w:eastAsia="Times New Roman" w:cs="Calibri"/>
                <w:color w:val="000000" w:themeColor="text1"/>
                <w:sz w:val="18"/>
                <w:szCs w:val="18"/>
                <w:lang w:val="en-GB"/>
              </w:rPr>
              <w:t> 0 sec</w:t>
            </w:r>
          </w:p>
        </w:tc>
      </w:tr>
    </w:tbl>
    <w:p w14:paraId="5F57A1C7" w14:textId="2FCAD613" w:rsidR="00E02507" w:rsidRPr="001D01A6" w:rsidRDefault="002A2949" w:rsidP="004958C2">
      <w:pPr>
        <w:pStyle w:val="Caption"/>
        <w:jc w:val="center"/>
        <w:rPr>
          <w:color w:val="000000" w:themeColor="text1"/>
          <w:lang w:val="en-GB"/>
        </w:rPr>
      </w:pPr>
      <w:bookmarkStart w:id="20" w:name="_Toc102902233"/>
      <w:r w:rsidRPr="001D01A6">
        <w:rPr>
          <w:color w:val="000000" w:themeColor="text1"/>
          <w:lang w:val="en-GB"/>
        </w:rPr>
        <w:t xml:space="preserve">Table </w:t>
      </w:r>
      <w:r w:rsidR="00AF412B" w:rsidRPr="001D01A6">
        <w:rPr>
          <w:color w:val="000000" w:themeColor="text1"/>
          <w:lang w:val="en-GB"/>
        </w:rPr>
        <w:fldChar w:fldCharType="begin"/>
      </w:r>
      <w:r w:rsidR="00AF412B" w:rsidRPr="001D01A6">
        <w:rPr>
          <w:color w:val="000000" w:themeColor="text1"/>
          <w:lang w:val="en-GB"/>
        </w:rPr>
        <w:instrText xml:space="preserve"> SEQ Table \* ARABIC </w:instrText>
      </w:r>
      <w:r w:rsidR="00AF412B" w:rsidRPr="001D01A6">
        <w:rPr>
          <w:color w:val="000000" w:themeColor="text1"/>
          <w:lang w:val="en-GB"/>
        </w:rPr>
        <w:fldChar w:fldCharType="separate"/>
      </w:r>
      <w:r w:rsidRPr="001D01A6">
        <w:rPr>
          <w:noProof/>
          <w:color w:val="000000" w:themeColor="text1"/>
          <w:lang w:val="en-GB"/>
        </w:rPr>
        <w:t>1</w:t>
      </w:r>
      <w:r w:rsidR="00AF412B" w:rsidRPr="001D01A6">
        <w:rPr>
          <w:noProof/>
          <w:color w:val="000000" w:themeColor="text1"/>
          <w:lang w:val="en-GB"/>
        </w:rPr>
        <w:fldChar w:fldCharType="end"/>
      </w:r>
      <w:r w:rsidRPr="001D01A6">
        <w:rPr>
          <w:color w:val="000000" w:themeColor="text1"/>
          <w:lang w:val="en-GB"/>
        </w:rPr>
        <w:t xml:space="preserve"> Anal</w:t>
      </w:r>
      <w:r w:rsidR="00034206" w:rsidRPr="001D01A6">
        <w:rPr>
          <w:color w:val="000000" w:themeColor="text1"/>
          <w:lang w:val="en-GB"/>
        </w:rPr>
        <w:t>ys</w:t>
      </w:r>
      <w:r w:rsidRPr="001D01A6">
        <w:rPr>
          <w:color w:val="000000" w:themeColor="text1"/>
          <w:lang w:val="en-GB"/>
        </w:rPr>
        <w:t>is table divorce data set</w:t>
      </w:r>
      <w:bookmarkEnd w:id="20"/>
    </w:p>
    <w:p w14:paraId="604AA6BF" w14:textId="520F1E0C" w:rsidR="00CF1C8E" w:rsidRPr="001D01A6" w:rsidRDefault="00E02507" w:rsidP="00CF1C8E">
      <w:pPr>
        <w:pStyle w:val="Heading2"/>
        <w:rPr>
          <w:color w:val="000000" w:themeColor="text1"/>
          <w:lang w:val="en-GB"/>
        </w:rPr>
      </w:pPr>
      <w:bookmarkStart w:id="21" w:name="_Toc102329883"/>
      <w:r w:rsidRPr="001D01A6">
        <w:rPr>
          <w:color w:val="000000" w:themeColor="text1"/>
          <w:lang w:val="en-GB"/>
        </w:rPr>
        <w:t>D</w:t>
      </w:r>
      <w:r w:rsidR="001A3EBF" w:rsidRPr="001D01A6">
        <w:rPr>
          <w:color w:val="000000" w:themeColor="text1"/>
          <w:lang w:val="en-GB"/>
        </w:rPr>
        <w:t>iscuss</w:t>
      </w:r>
      <w:r w:rsidRPr="001D01A6">
        <w:rPr>
          <w:color w:val="000000" w:themeColor="text1"/>
          <w:lang w:val="en-GB"/>
        </w:rPr>
        <w:t>ion</w:t>
      </w:r>
      <w:bookmarkEnd w:id="21"/>
    </w:p>
    <w:p w14:paraId="38CE04E2" w14:textId="7EF7FF1B" w:rsidR="00223ECC" w:rsidRPr="001D01A6" w:rsidRDefault="00223ECC" w:rsidP="009B4426">
      <w:pPr>
        <w:pStyle w:val="NormalData"/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Algorithms used</w:t>
      </w:r>
    </w:p>
    <w:p w14:paraId="17750D7A" w14:textId="11A7853A" w:rsidR="00CF1C8E" w:rsidRPr="001D01A6" w:rsidRDefault="00F1462F" w:rsidP="00650C92">
      <w:pPr>
        <w:pStyle w:val="NormalData"/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Artificial n</w:t>
      </w:r>
      <w:r w:rsidR="00F8297D" w:rsidRPr="001D01A6">
        <w:rPr>
          <w:b/>
          <w:bCs/>
          <w:color w:val="000000" w:themeColor="text1"/>
          <w:lang w:val="en-GB"/>
        </w:rPr>
        <w:t xml:space="preserve">euron Network </w:t>
      </w:r>
      <w:r w:rsidR="00CF03E8" w:rsidRPr="001D01A6">
        <w:rPr>
          <w:rFonts w:ascii="Calibri" w:hAnsi="Calibri"/>
          <w:b/>
          <w:bCs/>
          <w:color w:val="000000" w:themeColor="text1"/>
          <w:lang w:val="en-GB"/>
        </w:rPr>
        <w:t>ANN(MLP)</w:t>
      </w:r>
      <w:r w:rsidR="00D42639" w:rsidRPr="001D01A6">
        <w:rPr>
          <w:rFonts w:ascii="Calibri" w:hAnsi="Calibri"/>
          <w:b/>
          <w:bCs/>
          <w:color w:val="000000" w:themeColor="text1"/>
          <w:lang w:val="en-GB"/>
        </w:rPr>
        <w:t xml:space="preserve">: </w:t>
      </w:r>
      <w:r w:rsidR="000D70B7" w:rsidRPr="001D01A6">
        <w:rPr>
          <w:color w:val="000000" w:themeColor="text1"/>
          <w:lang w:val="en-GB"/>
        </w:rPr>
        <w:t>This is a technique that was created to simulate how a human brain works in a simple way. Th</w:t>
      </w:r>
      <w:r w:rsidR="00376379" w:rsidRPr="001D01A6">
        <w:rPr>
          <w:color w:val="000000" w:themeColor="text1"/>
          <w:lang w:val="en-GB"/>
        </w:rPr>
        <w:t>ese</w:t>
      </w:r>
      <w:r w:rsidR="000D70B7" w:rsidRPr="001D01A6">
        <w:rPr>
          <w:color w:val="000000" w:themeColor="text1"/>
          <w:lang w:val="en-GB"/>
        </w:rPr>
        <w:t xml:space="preserve"> behave like neurons are interconnected to transmit the inputs generated by activation functions from sensory organs to the core. According to the distribution of the dataset</w:t>
      </w:r>
      <w:r w:rsidR="00376379" w:rsidRPr="001D01A6">
        <w:rPr>
          <w:color w:val="000000" w:themeColor="text1"/>
          <w:lang w:val="en-GB"/>
        </w:rPr>
        <w:t>,</w:t>
      </w:r>
      <w:r w:rsidR="000D70B7" w:rsidRPr="001D01A6">
        <w:rPr>
          <w:color w:val="000000" w:themeColor="text1"/>
          <w:lang w:val="en-GB"/>
        </w:rPr>
        <w:t xml:space="preserve"> the values are automatic</w:t>
      </w:r>
      <w:r w:rsidR="00376379" w:rsidRPr="001D01A6">
        <w:rPr>
          <w:color w:val="000000" w:themeColor="text1"/>
          <w:lang w:val="en-GB"/>
        </w:rPr>
        <w:t>ally</w:t>
      </w:r>
      <w:r w:rsidR="000D70B7" w:rsidRPr="001D01A6">
        <w:rPr>
          <w:color w:val="000000" w:themeColor="text1"/>
          <w:lang w:val="en-GB"/>
        </w:rPr>
        <w:t xml:space="preserve"> updated until achi</w:t>
      </w:r>
      <w:r w:rsidR="00376379" w:rsidRPr="001D01A6">
        <w:rPr>
          <w:color w:val="000000" w:themeColor="text1"/>
          <w:lang w:val="en-GB"/>
        </w:rPr>
        <w:t>e</w:t>
      </w:r>
      <w:r w:rsidR="000D70B7" w:rsidRPr="001D01A6">
        <w:rPr>
          <w:color w:val="000000" w:themeColor="text1"/>
          <w:lang w:val="en-GB"/>
        </w:rPr>
        <w:t>ving the target outputs values based on th</w:t>
      </w:r>
      <w:r w:rsidR="00A4052B" w:rsidRPr="001D01A6">
        <w:rPr>
          <w:color w:val="000000" w:themeColor="text1"/>
          <w:lang w:val="en-GB"/>
        </w:rPr>
        <w:t>e</w:t>
      </w:r>
      <w:r w:rsidR="000D70B7" w:rsidRPr="001D01A6">
        <w:rPr>
          <w:color w:val="000000" w:themeColor="text1"/>
          <w:lang w:val="en-GB"/>
        </w:rPr>
        <w:t xml:space="preserve"> learning rules. The network created after </w:t>
      </w:r>
      <w:r w:rsidR="00A4052B" w:rsidRPr="001D01A6">
        <w:rPr>
          <w:color w:val="000000" w:themeColor="text1"/>
          <w:lang w:val="en-GB"/>
        </w:rPr>
        <w:t xml:space="preserve">the </w:t>
      </w:r>
      <w:r w:rsidR="000D70B7" w:rsidRPr="001D01A6">
        <w:rPr>
          <w:color w:val="000000" w:themeColor="text1"/>
          <w:lang w:val="en-GB"/>
        </w:rPr>
        <w:t>training process can classify the data given for the test</w:t>
      </w:r>
      <w:r w:rsidR="00E272B1" w:rsidRPr="001D01A6">
        <w:rPr>
          <w:color w:val="000000" w:themeColor="text1"/>
          <w:lang w:val="en-GB"/>
        </w:rPr>
        <w:t xml:space="preserve"> </w:t>
      </w:r>
      <w:r w:rsidR="00F46304" w:rsidRPr="001D01A6">
        <w:rPr>
          <w:color w:val="000000" w:themeColor="text1"/>
          <w:lang w:val="en-GB"/>
        </w:rPr>
        <w:fldChar w:fldCharType="begin"/>
      </w:r>
      <w:r w:rsidR="00F46304" w:rsidRPr="001D01A6">
        <w:rPr>
          <w:color w:val="000000" w:themeColor="text1"/>
          <w:lang w:val="en-GB"/>
        </w:rPr>
        <w:instrText xml:space="preserve"> ADDIN EN.CITE &lt;EndNote&gt;&lt;Cite&gt;&lt;Author&gt;Yöntem&lt;/Author&gt;&lt;Year&gt;2019&lt;/Year&gt;&lt;RecNum&gt;1448&lt;/RecNum&gt;&lt;DisplayText&gt;(Yöntem et al., 2019)&lt;/DisplayText&gt;&lt;record&gt;&lt;rec-number&gt;1448&lt;/rec-number&gt;&lt;foreign-keys&gt;&lt;key app="EN" db-id="efxx0wrsa9fppfesaftxeta5fvrxs2zzwxtw" timestamp="1651401617" guid="cbda5f30-7f80-49d4-a8cd-8924fcfc15be"&gt;1448&lt;/key&gt;&lt;/foreign-keys&gt;&lt;ref-type name="Journal Article"&gt;17&lt;/ref-type&gt;&lt;contributors&gt;&lt;authors&gt;&lt;author&gt;Yöntem, Mustafa Kemal&lt;/author&gt;&lt;author&gt;Kemal, ADEM&lt;/author&gt;&lt;author&gt;Ilhan, Tahsin&lt;/author&gt;&lt;author&gt;KILIÇARSLAN, Serhat&lt;/author&gt;&lt;/authors&gt;&lt;/contributors&gt;&lt;titles&gt;&lt;title&gt;Divorce prediction using correlation based feature selection and artificial neural networks&lt;/title&gt;&lt;secondary-title&gt;Nevşehir Hacı Bektaş Veli Üniversitesi SBE Dergisi&lt;/secondary-title&gt;&lt;/titles&gt;&lt;periodical&gt;&lt;full-title&gt;Nevşehir Hacı Bektaş Veli Üniversitesi SBE Dergisi&lt;/full-title&gt;&lt;/periodical&gt;&lt;pages&gt;259-273&lt;/pages&gt;&lt;volume&gt;9&lt;/volume&gt;&lt;number&gt;1&lt;/number&gt;&lt;dates&gt;&lt;year&gt;2019&lt;/year&gt;&lt;/dates&gt;&lt;urls&gt;&lt;/urls&gt;&lt;/record&gt;&lt;/Cite&gt;&lt;/EndNote&gt;</w:instrText>
      </w:r>
      <w:r w:rsidR="00F46304" w:rsidRPr="001D01A6">
        <w:rPr>
          <w:color w:val="000000" w:themeColor="text1"/>
          <w:lang w:val="en-GB"/>
        </w:rPr>
        <w:fldChar w:fldCharType="separate"/>
      </w:r>
      <w:r w:rsidR="00F46304" w:rsidRPr="001D01A6">
        <w:rPr>
          <w:color w:val="000000" w:themeColor="text1"/>
          <w:lang w:val="en-GB"/>
        </w:rPr>
        <w:t>(Yöntem et al., 2019)</w:t>
      </w:r>
      <w:r w:rsidR="00F46304" w:rsidRPr="001D01A6">
        <w:rPr>
          <w:color w:val="000000" w:themeColor="text1"/>
          <w:lang w:val="en-GB"/>
        </w:rPr>
        <w:fldChar w:fldCharType="end"/>
      </w:r>
      <w:r w:rsidR="000D70B7" w:rsidRPr="001D01A6">
        <w:rPr>
          <w:color w:val="000000" w:themeColor="text1"/>
          <w:lang w:val="en-GB"/>
        </w:rPr>
        <w:t xml:space="preserve">. </w:t>
      </w:r>
      <w:r w:rsidR="00AF78CB" w:rsidRPr="001D01A6">
        <w:rPr>
          <w:color w:val="000000" w:themeColor="text1"/>
          <w:lang w:val="en-GB"/>
        </w:rPr>
        <w:t xml:space="preserve">The model accuracy is based </w:t>
      </w:r>
      <w:r w:rsidR="00A4052B" w:rsidRPr="001D01A6">
        <w:rPr>
          <w:color w:val="000000" w:themeColor="text1"/>
          <w:lang w:val="en-GB"/>
        </w:rPr>
        <w:t>o</w:t>
      </w:r>
      <w:r w:rsidR="00AF78CB" w:rsidRPr="001D01A6">
        <w:rPr>
          <w:color w:val="000000" w:themeColor="text1"/>
          <w:lang w:val="en-GB"/>
        </w:rPr>
        <w:t>n the number of neurons that best fit the data.</w:t>
      </w:r>
    </w:p>
    <w:p w14:paraId="1B4AD873" w14:textId="5B0399B4" w:rsidR="00CF1C8E" w:rsidRPr="001D01A6" w:rsidRDefault="00814E4F" w:rsidP="005D70E2">
      <w:pPr>
        <w:pStyle w:val="NormalData"/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Simple Tree</w:t>
      </w:r>
      <w:r w:rsidR="00DB288A" w:rsidRPr="001D01A6">
        <w:rPr>
          <w:b/>
          <w:bCs/>
          <w:color w:val="000000" w:themeColor="text1"/>
          <w:lang w:val="en-GB"/>
        </w:rPr>
        <w:t xml:space="preserve"> J48</w:t>
      </w:r>
      <w:r w:rsidR="00D42639" w:rsidRPr="001D01A6">
        <w:rPr>
          <w:b/>
          <w:bCs/>
          <w:color w:val="000000" w:themeColor="text1"/>
          <w:lang w:val="en-GB"/>
        </w:rPr>
        <w:t xml:space="preserve">: </w:t>
      </w:r>
      <w:r w:rsidR="00137B6A" w:rsidRPr="001D01A6">
        <w:rPr>
          <w:color w:val="000000" w:themeColor="text1"/>
          <w:lang w:val="en-GB"/>
        </w:rPr>
        <w:t xml:space="preserve">It is a supervised learning approach and predictive decision support tool that create representation from observations to possible effects, characterized by nodes useful for decision-making, and </w:t>
      </w:r>
      <w:r w:rsidR="00A4052B" w:rsidRPr="001D01A6">
        <w:rPr>
          <w:color w:val="000000" w:themeColor="text1"/>
          <w:lang w:val="en-GB"/>
        </w:rPr>
        <w:t xml:space="preserve">at </w:t>
      </w:r>
      <w:r w:rsidR="00137B6A" w:rsidRPr="001D01A6">
        <w:rPr>
          <w:color w:val="000000" w:themeColor="text1"/>
          <w:lang w:val="en-GB"/>
        </w:rPr>
        <w:t xml:space="preserve">the end of every node </w:t>
      </w:r>
      <w:r w:rsidR="00A268B2" w:rsidRPr="001D01A6">
        <w:rPr>
          <w:color w:val="000000" w:themeColor="text1"/>
          <w:lang w:val="en-GB"/>
        </w:rPr>
        <w:t>is</w:t>
      </w:r>
      <w:r w:rsidR="00137B6A" w:rsidRPr="001D01A6">
        <w:rPr>
          <w:color w:val="000000" w:themeColor="text1"/>
          <w:lang w:val="en-GB"/>
        </w:rPr>
        <w:t xml:space="preserve"> the outcome of making those decisions</w:t>
      </w:r>
      <w:r w:rsidR="00A268B2" w:rsidRPr="001D01A6">
        <w:rPr>
          <w:color w:val="000000" w:themeColor="text1"/>
          <w:lang w:val="en-GB"/>
        </w:rPr>
        <w:t xml:space="preserve"> </w:t>
      </w:r>
      <w:r w:rsidR="00137B6A" w:rsidRPr="001D01A6">
        <w:rPr>
          <w:color w:val="000000" w:themeColor="text1"/>
          <w:lang w:val="en-GB"/>
        </w:rPr>
        <w:fldChar w:fldCharType="begin"/>
      </w:r>
      <w:r w:rsidR="00137B6A" w:rsidRPr="001D01A6">
        <w:rPr>
          <w:color w:val="000000" w:themeColor="text1"/>
          <w:lang w:val="en-GB"/>
        </w:rPr>
        <w:instrText xml:space="preserve"> ADDIN EN.CITE &lt;EndNote&gt;&lt;Cite&gt;&lt;Author&gt;Ngai&lt;/Author&gt;&lt;Year&gt;2011&lt;/Year&gt;&lt;RecNum&gt;1433&lt;/RecNum&gt;&lt;DisplayText&gt;(Ngai et al., 2011)&lt;/DisplayText&gt;&lt;record&gt;&lt;rec-number&gt;1433&lt;/rec-number&gt;&lt;foreign-keys&gt;&lt;key app="EN" db-id="efxx0wrsa9fppfesaftxeta5fvrxs2zzwxtw" timestamp="1648710474" guid="6b7c2f45-9fc0-4a90-8bab-a9ca4dcef621"&gt;1433&lt;/key&gt;&lt;/foreign-keys&gt;&lt;ref-type name="Journal Article"&gt;17&lt;/ref-type&gt;&lt;contributors&gt;&lt;authors&gt;&lt;author&gt;Ngai, Eric WT&lt;/author&gt;&lt;author&gt;Hu, Yong&lt;/author&gt;&lt;author&gt;Wong, Yiu Hing&lt;/author&gt;&lt;author&gt;Chen, Yijun&lt;/author&gt;&lt;author&gt;Sun, Xin&lt;/author&gt;&lt;/authors&gt;&lt;/contributors&gt;&lt;titles&gt;&lt;title&gt;The application of data mining techniques in financial fraud detection: A classification framework and an academic review of literature&lt;/title&gt;&lt;secondary-title&gt;Decision support systems&lt;/secondary-title&gt;&lt;/titles&gt;&lt;periodical&gt;&lt;full-title&gt;Decision support systems&lt;/full-title&gt;&lt;/periodical&gt;&lt;pages&gt;559-569&lt;/pages&gt;&lt;volume&gt;50&lt;/volume&gt;&lt;number&gt;3&lt;/number&gt;&lt;dates&gt;&lt;year&gt;2011&lt;/year&gt;&lt;/dates&gt;&lt;isbn&gt;0167-9236&lt;/isbn&gt;&lt;urls&gt;&lt;related-urls&gt;&lt;url&gt;https://www.sciencedirect.com/science/article/pii/S0167923610001302?casa_token=tFBjzNbuvs0AAAAA:yBduTd771WoU2JQ5ulcoa41-_I54NErTZjXVNcEHXb7ivgp8CXHgq6p9pwPtO1pWEAk7QuDT4YDL&lt;/url&gt;&lt;/related-urls&gt;&lt;/urls&gt;&lt;/record&gt;&lt;/Cite&gt;&lt;/EndNote&gt;</w:instrText>
      </w:r>
      <w:r w:rsidR="00137B6A" w:rsidRPr="001D01A6">
        <w:rPr>
          <w:color w:val="000000" w:themeColor="text1"/>
          <w:lang w:val="en-GB"/>
        </w:rPr>
        <w:fldChar w:fldCharType="separate"/>
      </w:r>
      <w:r w:rsidR="00137B6A" w:rsidRPr="001D01A6">
        <w:rPr>
          <w:color w:val="000000" w:themeColor="text1"/>
          <w:lang w:val="en-GB"/>
        </w:rPr>
        <w:t>(Ngai et al., 2011)</w:t>
      </w:r>
      <w:r w:rsidR="00137B6A" w:rsidRPr="001D01A6">
        <w:rPr>
          <w:color w:val="000000" w:themeColor="text1"/>
          <w:lang w:val="en-GB"/>
        </w:rPr>
        <w:fldChar w:fldCharType="end"/>
      </w:r>
      <w:r w:rsidR="00137B6A" w:rsidRPr="001D01A6">
        <w:rPr>
          <w:color w:val="000000" w:themeColor="text1"/>
          <w:lang w:val="en-GB"/>
        </w:rPr>
        <w:t>. Some advantage</w:t>
      </w:r>
      <w:r w:rsidR="00AF4EDC" w:rsidRPr="001D01A6">
        <w:rPr>
          <w:color w:val="000000" w:themeColor="text1"/>
          <w:lang w:val="en-GB"/>
        </w:rPr>
        <w:t>s</w:t>
      </w:r>
      <w:r w:rsidR="00137B6A" w:rsidRPr="001D01A6">
        <w:rPr>
          <w:color w:val="000000" w:themeColor="text1"/>
          <w:lang w:val="en-GB"/>
        </w:rPr>
        <w:t xml:space="preserve"> stand in that requires little data preparation which means can handle </w:t>
      </w:r>
      <w:r w:rsidR="00137B6A" w:rsidRPr="001D01A6">
        <w:rPr>
          <w:color w:val="000000" w:themeColor="text1"/>
          <w:lang w:val="en-GB"/>
        </w:rPr>
        <w:lastRenderedPageBreak/>
        <w:t xml:space="preserve">missing values. It can handle categorical and numerical data and </w:t>
      </w:r>
      <w:r w:rsidR="00AF4EDC" w:rsidRPr="001D01A6">
        <w:rPr>
          <w:color w:val="000000" w:themeColor="text1"/>
          <w:lang w:val="en-GB"/>
        </w:rPr>
        <w:t>can</w:t>
      </w:r>
      <w:r w:rsidR="00137B6A" w:rsidRPr="001D01A6">
        <w:rPr>
          <w:color w:val="000000" w:themeColor="text1"/>
          <w:lang w:val="en-GB"/>
        </w:rPr>
        <w:t xml:space="preserve"> represent multi-output problems. the deci</w:t>
      </w:r>
      <w:r w:rsidR="00AF4EDC" w:rsidRPr="001D01A6">
        <w:rPr>
          <w:color w:val="000000" w:themeColor="text1"/>
          <w:lang w:val="en-GB"/>
        </w:rPr>
        <w:t>s</w:t>
      </w:r>
      <w:r w:rsidR="00137B6A" w:rsidRPr="001D01A6">
        <w:rPr>
          <w:color w:val="000000" w:themeColor="text1"/>
          <w:lang w:val="en-GB"/>
        </w:rPr>
        <w:t>ion tree by its selves do not perform predictively compare to other algorit</w:t>
      </w:r>
      <w:r w:rsidR="00AF4EDC" w:rsidRPr="001D01A6">
        <w:rPr>
          <w:color w:val="000000" w:themeColor="text1"/>
          <w:lang w:val="en-GB"/>
        </w:rPr>
        <w:t>h</w:t>
      </w:r>
      <w:r w:rsidR="00137B6A" w:rsidRPr="001D01A6">
        <w:rPr>
          <w:color w:val="000000" w:themeColor="text1"/>
          <w:lang w:val="en-GB"/>
        </w:rPr>
        <w:t xml:space="preserve">ms, but, using it as a base of a complex algorithm such as random forest is useful </w:t>
      </w:r>
      <w:r w:rsidR="00137B6A" w:rsidRPr="001D01A6">
        <w:rPr>
          <w:color w:val="000000" w:themeColor="text1"/>
          <w:lang w:val="en-GB"/>
        </w:rPr>
        <w:fldChar w:fldCharType="begin"/>
      </w:r>
      <w:r w:rsidR="00137B6A" w:rsidRPr="001D01A6">
        <w:rPr>
          <w:color w:val="000000" w:themeColor="text1"/>
          <w:lang w:val="en-GB"/>
        </w:rPr>
        <w:instrText xml:space="preserve"> ADDIN EN.CITE &lt;EndNote&gt;&lt;Cite&gt;&lt;Author&gt;Hanafy&lt;/Author&gt;&lt;Year&gt;2021&lt;/Year&gt;&lt;RecNum&gt;1439&lt;/RecNum&gt;&lt;DisplayText&gt;(Hanafy &amp;amp; Ming, 2021)&lt;/DisplayText&gt;&lt;record&gt;&lt;rec-number&gt;1439&lt;/rec-number&gt;&lt;foreign-keys&gt;&lt;key app="EN" db-id="efxx0wrsa9fppfesaftxeta5fvrxs2zzwxtw" timestamp="1649040416" guid="d3831357-1d6a-4903-9c16-4aa347844545"&gt;1439&lt;/key&gt;&lt;/foreign-keys&gt;&lt;ref-type name="Journal Article"&gt;17&lt;/ref-type&gt;&lt;contributors&gt;&lt;authors&gt;&lt;author&gt;Hanafy, Mohamed&lt;/author&gt;&lt;author&gt;Ming, Ruixing&lt;/author&gt;&lt;/authors&gt;&lt;/contributors&gt;&lt;titles&gt;&lt;title&gt;Machine learning approaches for auto insurance big data&lt;/title&gt;&lt;secondary-title&gt;Risks&lt;/secondary-title&gt;&lt;/titles&gt;&lt;periodical&gt;&lt;full-title&gt;Risks&lt;/full-title&gt;&lt;/periodical&gt;&lt;pages&gt;42&lt;/pages&gt;&lt;volume&gt;9&lt;/volume&gt;&lt;number&gt;2&lt;/number&gt;&lt;dates&gt;&lt;year&gt;2021&lt;/year&gt;&lt;/dates&gt;&lt;urls&gt;&lt;/urls&gt;&lt;/record&gt;&lt;/Cite&gt;&lt;/EndNote&gt;</w:instrText>
      </w:r>
      <w:r w:rsidR="00137B6A" w:rsidRPr="001D01A6">
        <w:rPr>
          <w:color w:val="000000" w:themeColor="text1"/>
          <w:lang w:val="en-GB"/>
        </w:rPr>
        <w:fldChar w:fldCharType="separate"/>
      </w:r>
      <w:r w:rsidR="00137B6A" w:rsidRPr="001D01A6">
        <w:rPr>
          <w:color w:val="000000" w:themeColor="text1"/>
          <w:lang w:val="en-GB"/>
        </w:rPr>
        <w:t>(Hanafy &amp; Ming, 2021)</w:t>
      </w:r>
      <w:r w:rsidR="00137B6A" w:rsidRPr="001D01A6">
        <w:rPr>
          <w:color w:val="000000" w:themeColor="text1"/>
          <w:lang w:val="en-GB"/>
        </w:rPr>
        <w:fldChar w:fldCharType="end"/>
      </w:r>
      <w:r w:rsidR="00137B6A" w:rsidRPr="001D01A6">
        <w:rPr>
          <w:color w:val="000000" w:themeColor="text1"/>
          <w:lang w:val="en-GB"/>
        </w:rPr>
        <w:t xml:space="preserve">. </w:t>
      </w:r>
    </w:p>
    <w:p w14:paraId="07DF7FAA" w14:textId="161B4B18" w:rsidR="00890CC2" w:rsidRPr="001D01A6" w:rsidRDefault="00650C92" w:rsidP="00F30A10">
      <w:pPr>
        <w:pStyle w:val="NormalData"/>
        <w:rPr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 xml:space="preserve">Logistic </w:t>
      </w:r>
      <w:r w:rsidR="00CF1C8E" w:rsidRPr="001D01A6">
        <w:rPr>
          <w:b/>
          <w:bCs/>
          <w:color w:val="000000" w:themeColor="text1"/>
          <w:lang w:val="en-GB"/>
        </w:rPr>
        <w:t>regress</w:t>
      </w:r>
      <w:r w:rsidR="00106AA0" w:rsidRPr="001D01A6">
        <w:rPr>
          <w:b/>
          <w:bCs/>
          <w:color w:val="000000" w:themeColor="text1"/>
          <w:lang w:val="en-GB"/>
        </w:rPr>
        <w:t>ion</w:t>
      </w:r>
      <w:r w:rsidR="000F7AC6" w:rsidRPr="001D01A6">
        <w:rPr>
          <w:b/>
          <w:bCs/>
          <w:color w:val="000000" w:themeColor="text1"/>
          <w:lang w:val="en-GB"/>
        </w:rPr>
        <w:t xml:space="preserve">: </w:t>
      </w:r>
      <w:r w:rsidR="00890CC2" w:rsidRPr="001D01A6">
        <w:rPr>
          <w:color w:val="000000" w:themeColor="text1"/>
          <w:lang w:val="en-GB"/>
        </w:rPr>
        <w:t xml:space="preserve">is a classical technique that removes the variables which have no relations with the claimed model. Therefore, the technique is helpful to predict the expected outcome of a binary dependent variable, and it is defined by a given set of predictor variables in this case a linear combination of risk factors that is relevant to the probability of observing an event. </w:t>
      </w:r>
      <w:r w:rsidR="00890CC2" w:rsidRPr="001D01A6">
        <w:rPr>
          <w:color w:val="000000" w:themeColor="text1"/>
          <w:lang w:val="en-GB"/>
        </w:rPr>
        <w:fldChar w:fldCharType="begin"/>
      </w:r>
      <w:r w:rsidR="00890CC2" w:rsidRPr="001D01A6">
        <w:rPr>
          <w:color w:val="000000" w:themeColor="text1"/>
          <w:lang w:val="en-GB"/>
        </w:rPr>
        <w:instrText xml:space="preserve"> ADDIN EN.CITE &lt;EndNote&gt;&lt;Cite&gt;&lt;Author&gt;Pesantez-Narvaez&lt;/Author&gt;&lt;Year&gt;2019&lt;/Year&gt;&lt;RecNum&gt;1443&lt;/RecNum&gt;&lt;DisplayText&gt;(Pesantez-Narvaez et al., 2019)&lt;/DisplayText&gt;&lt;record&gt;&lt;rec-number&gt;1443&lt;/rec-number&gt;&lt;foreign-keys&gt;&lt;key app="EN" db-id="efxx0wrsa9fppfesaftxeta5fvrxs2zzwxtw" timestamp="1649070146" guid="84ef2749-ee42-4f76-8ef1-b0657d491ea2"&gt;1443&lt;/key&gt;&lt;/foreign-keys&gt;&lt;ref-type name="Journal Article"&gt;17&lt;/ref-type&gt;&lt;contributors&gt;&lt;authors&gt;&lt;author&gt;Pesantez-Narvaez, Jessica&lt;/author&gt;&lt;author&gt;Guillen, Montserrat&lt;/author&gt;&lt;author&gt;Alcañiz, Manuela&lt;/author&gt;&lt;/authors&gt;&lt;/contributors&gt;&lt;titles&gt;&lt;title&gt;Predicting motor insurance claims using telematics data—XGBoost versus logistic regression&lt;/title&gt;&lt;secondary-title&gt;Risks&lt;/secondary-title&gt;&lt;/titles&gt;&lt;periodical&gt;&lt;full-title&gt;Risks&lt;/full-title&gt;&lt;/periodical&gt;&lt;pages&gt;70&lt;/pages&gt;&lt;volume&gt;7&lt;/volume&gt;&lt;number&gt;2&lt;/number&gt;&lt;dates&gt;&lt;year&gt;2019&lt;/year&gt;&lt;/dates&gt;&lt;urls&gt;&lt;/urls&gt;&lt;/record&gt;&lt;/Cite&gt;&lt;/EndNote&gt;</w:instrText>
      </w:r>
      <w:r w:rsidR="00890CC2" w:rsidRPr="001D01A6">
        <w:rPr>
          <w:color w:val="000000" w:themeColor="text1"/>
          <w:lang w:val="en-GB"/>
        </w:rPr>
        <w:fldChar w:fldCharType="separate"/>
      </w:r>
      <w:r w:rsidR="00890CC2" w:rsidRPr="001D01A6">
        <w:rPr>
          <w:color w:val="000000" w:themeColor="text1"/>
          <w:lang w:val="en-GB"/>
        </w:rPr>
        <w:t>(Pesantez-Narvaez et al., 2019)</w:t>
      </w:r>
      <w:r w:rsidR="00890CC2" w:rsidRPr="001D01A6">
        <w:rPr>
          <w:color w:val="000000" w:themeColor="text1"/>
          <w:lang w:val="en-GB"/>
        </w:rPr>
        <w:fldChar w:fldCharType="end"/>
      </w:r>
      <w:r w:rsidR="00890CC2" w:rsidRPr="001D01A6">
        <w:rPr>
          <w:color w:val="000000" w:themeColor="text1"/>
          <w:lang w:val="en-GB"/>
        </w:rPr>
        <w:t xml:space="preserve">. The main characteristics are based that the maximum likelihood estimates are easily found, </w:t>
      </w:r>
      <w:r w:rsidR="00183B87" w:rsidRPr="001D01A6">
        <w:rPr>
          <w:color w:val="000000" w:themeColor="text1"/>
          <w:lang w:val="en-GB"/>
        </w:rPr>
        <w:t xml:space="preserve">and </w:t>
      </w:r>
      <w:r w:rsidR="00890CC2" w:rsidRPr="001D01A6">
        <w:rPr>
          <w:color w:val="000000" w:themeColor="text1"/>
          <w:lang w:val="en-GB"/>
        </w:rPr>
        <w:t>the predictions are given 0 o 1 which is eas</w:t>
      </w:r>
      <w:r w:rsidR="00495809" w:rsidRPr="001D01A6">
        <w:rPr>
          <w:color w:val="000000" w:themeColor="text1"/>
          <w:lang w:val="en-GB"/>
        </w:rPr>
        <w:t>i</w:t>
      </w:r>
      <w:r w:rsidR="00890CC2" w:rsidRPr="001D01A6">
        <w:rPr>
          <w:color w:val="000000" w:themeColor="text1"/>
          <w:lang w:val="en-GB"/>
        </w:rPr>
        <w:t xml:space="preserve">ly interpreted as the event probability event. Some disadvantages – it may lead to overfitting </w:t>
      </w:r>
      <w:r w:rsidR="00B92D81" w:rsidRPr="001D01A6">
        <w:rPr>
          <w:color w:val="000000" w:themeColor="text1"/>
          <w:lang w:val="en-GB"/>
        </w:rPr>
        <w:t>- The</w:t>
      </w:r>
      <w:r w:rsidR="00890CC2" w:rsidRPr="001D01A6">
        <w:rPr>
          <w:color w:val="000000" w:themeColor="text1"/>
          <w:lang w:val="en-GB"/>
        </w:rPr>
        <w:t xml:space="preserve"> major limitation of Logistic Regression is the assumption of linearity between the dependent variable and the independent variables.</w:t>
      </w:r>
    </w:p>
    <w:p w14:paraId="4188D94C" w14:textId="77777777" w:rsidR="00CF1C8E" w:rsidRPr="001D01A6" w:rsidRDefault="00CF1C8E" w:rsidP="00650C92">
      <w:pPr>
        <w:pStyle w:val="NormalData"/>
        <w:rPr>
          <w:b/>
          <w:bCs/>
          <w:color w:val="000000" w:themeColor="text1"/>
          <w:lang w:val="en-GB"/>
        </w:rPr>
      </w:pPr>
    </w:p>
    <w:p w14:paraId="32A7EEB1" w14:textId="112F2F30" w:rsidR="00D65E68" w:rsidRPr="001D01A6" w:rsidRDefault="00D65E68" w:rsidP="000F7AC6">
      <w:pPr>
        <w:pStyle w:val="NormalData"/>
        <w:numPr>
          <w:ilvl w:val="0"/>
          <w:numId w:val="27"/>
        </w:num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Compare your results for </w:t>
      </w:r>
      <w:r w:rsidR="00B92D81" w:rsidRPr="001D01A6">
        <w:rPr>
          <w:b/>
          <w:bCs/>
          <w:color w:val="000000" w:themeColor="text1"/>
          <w:lang w:val="en-GB"/>
        </w:rPr>
        <w:t>Accuracy (</w:t>
      </w:r>
      <w:r w:rsidRPr="001D01A6">
        <w:rPr>
          <w:b/>
          <w:bCs/>
          <w:color w:val="000000" w:themeColor="text1"/>
          <w:lang w:val="en-GB"/>
        </w:rPr>
        <w:t>10fold cross valid.) and </w:t>
      </w:r>
      <w:r w:rsidR="005E1CBC" w:rsidRPr="001D01A6">
        <w:rPr>
          <w:b/>
          <w:bCs/>
          <w:color w:val="000000" w:themeColor="text1"/>
          <w:lang w:val="en-GB"/>
        </w:rPr>
        <w:t>Accuracy (</w:t>
      </w:r>
      <w:r w:rsidRPr="001D01A6">
        <w:rPr>
          <w:b/>
          <w:bCs/>
          <w:color w:val="000000" w:themeColor="text1"/>
          <w:lang w:val="en-GB"/>
        </w:rPr>
        <w:t xml:space="preserve">70:30 train:test split). Discuss the difference and justify the suitability of </w:t>
      </w:r>
      <w:r w:rsidR="005E1CBC" w:rsidRPr="001D01A6">
        <w:rPr>
          <w:b/>
          <w:bCs/>
          <w:color w:val="000000" w:themeColor="text1"/>
          <w:lang w:val="en-GB"/>
        </w:rPr>
        <w:t>10-fold</w:t>
      </w:r>
      <w:r w:rsidRPr="001D01A6">
        <w:rPr>
          <w:b/>
          <w:bCs/>
          <w:color w:val="000000" w:themeColor="text1"/>
          <w:lang w:val="en-GB"/>
        </w:rPr>
        <w:t xml:space="preserve"> cross</w:t>
      </w:r>
      <w:r w:rsidR="00495809" w:rsidRPr="001D01A6">
        <w:rPr>
          <w:b/>
          <w:bCs/>
          <w:color w:val="000000" w:themeColor="text1"/>
          <w:lang w:val="en-GB"/>
        </w:rPr>
        <w:t>-</w:t>
      </w:r>
      <w:r w:rsidRPr="001D01A6">
        <w:rPr>
          <w:b/>
          <w:bCs/>
          <w:color w:val="000000" w:themeColor="text1"/>
          <w:lang w:val="en-GB"/>
        </w:rPr>
        <w:t>validation.</w:t>
      </w:r>
    </w:p>
    <w:p w14:paraId="27DB657A" w14:textId="41B44EDC" w:rsidR="00941EEE" w:rsidRPr="001D01A6" w:rsidRDefault="00EE3CA2" w:rsidP="001541A7">
      <w:pPr>
        <w:pStyle w:val="NormalData"/>
        <w:rPr>
          <w:rFonts w:ascii="Inherit" w:eastAsia="Times New Roman" w:hAnsi="Inherit" w:cs="Times New Roman"/>
          <w:color w:val="000000" w:themeColor="text1"/>
          <w:szCs w:val="24"/>
          <w:lang w:val="en-GB"/>
        </w:rPr>
      </w:pPr>
      <w:r w:rsidRPr="001D01A6">
        <w:rPr>
          <w:color w:val="000000" w:themeColor="text1"/>
          <w:lang w:val="en-GB"/>
        </w:rPr>
        <w:t>Cross-validatio</w:t>
      </w:r>
      <w:r w:rsidR="00F34392" w:rsidRPr="001D01A6">
        <w:rPr>
          <w:color w:val="000000" w:themeColor="text1"/>
          <w:lang w:val="en-GB"/>
        </w:rPr>
        <w:t>n is a stand</w:t>
      </w:r>
      <w:r w:rsidR="00AB113C" w:rsidRPr="001D01A6">
        <w:rPr>
          <w:color w:val="000000" w:themeColor="text1"/>
          <w:lang w:val="en-GB"/>
        </w:rPr>
        <w:t xml:space="preserve">ard </w:t>
      </w:r>
      <w:r w:rsidR="00F34392" w:rsidRPr="001D01A6">
        <w:rPr>
          <w:color w:val="000000" w:themeColor="text1"/>
          <w:lang w:val="en-GB"/>
        </w:rPr>
        <w:t>evaluation technique</w:t>
      </w:r>
      <w:r w:rsidR="00D85BEE" w:rsidRPr="001D01A6">
        <w:rPr>
          <w:color w:val="000000" w:themeColor="text1"/>
          <w:lang w:val="en-GB"/>
        </w:rPr>
        <w:t xml:space="preserve">, </w:t>
      </w:r>
      <w:r w:rsidR="005E1CBC" w:rsidRPr="001D01A6">
        <w:rPr>
          <w:color w:val="000000" w:themeColor="text1"/>
          <w:lang w:val="en-GB"/>
        </w:rPr>
        <w:t>which</w:t>
      </w:r>
      <w:r w:rsidR="00D85BEE" w:rsidRPr="001D01A6">
        <w:rPr>
          <w:color w:val="000000" w:themeColor="text1"/>
          <w:lang w:val="en-GB"/>
        </w:rPr>
        <w:t xml:space="preserve"> consists in running in a systematic way </w:t>
      </w:r>
      <w:r w:rsidR="000616BB" w:rsidRPr="001D01A6">
        <w:rPr>
          <w:color w:val="000000" w:themeColor="text1"/>
          <w:lang w:val="en-GB"/>
        </w:rPr>
        <w:t xml:space="preserve">a </w:t>
      </w:r>
      <w:r w:rsidR="00F1646F" w:rsidRPr="001D01A6">
        <w:rPr>
          <w:color w:val="000000" w:themeColor="text1"/>
          <w:lang w:val="en-GB"/>
        </w:rPr>
        <w:t>perce</w:t>
      </w:r>
      <w:r w:rsidR="009D43C0" w:rsidRPr="001D01A6">
        <w:rPr>
          <w:color w:val="000000" w:themeColor="text1"/>
          <w:lang w:val="en-GB"/>
        </w:rPr>
        <w:t>nta</w:t>
      </w:r>
      <w:r w:rsidR="00F1646F" w:rsidRPr="001D01A6">
        <w:rPr>
          <w:color w:val="000000" w:themeColor="text1"/>
          <w:lang w:val="en-GB"/>
        </w:rPr>
        <w:t xml:space="preserve">ge split, </w:t>
      </w:r>
      <w:r w:rsidR="00660D54" w:rsidRPr="001D01A6">
        <w:rPr>
          <w:color w:val="000000" w:themeColor="text1"/>
          <w:lang w:val="en-GB"/>
        </w:rPr>
        <w:t>for example</w:t>
      </w:r>
      <w:r w:rsidR="00F1646F" w:rsidRPr="001D01A6">
        <w:rPr>
          <w:color w:val="000000" w:themeColor="text1"/>
          <w:lang w:val="en-GB"/>
        </w:rPr>
        <w:t xml:space="preserve">, the dataset is </w:t>
      </w:r>
      <w:r w:rsidR="002E065B" w:rsidRPr="001D01A6">
        <w:rPr>
          <w:color w:val="000000" w:themeColor="text1"/>
          <w:lang w:val="en-GB"/>
        </w:rPr>
        <w:t>split</w:t>
      </w:r>
      <w:r w:rsidR="00F1646F" w:rsidRPr="001D01A6">
        <w:rPr>
          <w:color w:val="000000" w:themeColor="text1"/>
          <w:lang w:val="en-GB"/>
        </w:rPr>
        <w:t xml:space="preserve"> into </w:t>
      </w:r>
      <w:r w:rsidR="00660D54" w:rsidRPr="001D01A6">
        <w:rPr>
          <w:color w:val="000000" w:themeColor="text1"/>
          <w:lang w:val="en-GB"/>
        </w:rPr>
        <w:t xml:space="preserve">10 pieces </w:t>
      </w:r>
      <w:r w:rsidR="00625FCE" w:rsidRPr="001D01A6">
        <w:rPr>
          <w:color w:val="000000" w:themeColor="text1"/>
          <w:lang w:val="en-GB"/>
        </w:rPr>
        <w:t>or folds and use</w:t>
      </w:r>
      <w:r w:rsidR="00A438D5" w:rsidRPr="001D01A6">
        <w:rPr>
          <w:color w:val="000000" w:themeColor="text1"/>
          <w:lang w:val="en-GB"/>
        </w:rPr>
        <w:t>s</w:t>
      </w:r>
      <w:r w:rsidR="00625FCE" w:rsidRPr="001D01A6">
        <w:rPr>
          <w:color w:val="000000" w:themeColor="text1"/>
          <w:lang w:val="en-GB"/>
        </w:rPr>
        <w:t xml:space="preserve"> each </w:t>
      </w:r>
      <w:r w:rsidR="00244E3F" w:rsidRPr="001D01A6">
        <w:rPr>
          <w:color w:val="000000" w:themeColor="text1"/>
          <w:lang w:val="en-GB"/>
        </w:rPr>
        <w:t>split</w:t>
      </w:r>
      <w:r w:rsidR="00625FCE" w:rsidRPr="001D01A6">
        <w:rPr>
          <w:color w:val="000000" w:themeColor="text1"/>
          <w:lang w:val="en-GB"/>
        </w:rPr>
        <w:t xml:space="preserve"> </w:t>
      </w:r>
      <w:r w:rsidR="004A1DAE" w:rsidRPr="001D01A6">
        <w:rPr>
          <w:color w:val="000000" w:themeColor="text1"/>
          <w:lang w:val="en-GB"/>
        </w:rPr>
        <w:t xml:space="preserve">as </w:t>
      </w:r>
      <w:r w:rsidR="00A438D5" w:rsidRPr="001D01A6">
        <w:rPr>
          <w:color w:val="000000" w:themeColor="text1"/>
          <w:lang w:val="en-GB"/>
        </w:rPr>
        <w:t xml:space="preserve">a </w:t>
      </w:r>
      <w:r w:rsidR="004A1DAE" w:rsidRPr="001D01A6">
        <w:rPr>
          <w:color w:val="000000" w:themeColor="text1"/>
          <w:lang w:val="en-GB"/>
        </w:rPr>
        <w:t xml:space="preserve">testing </w:t>
      </w:r>
      <w:r w:rsidR="00867B8F" w:rsidRPr="001D01A6">
        <w:rPr>
          <w:color w:val="000000" w:themeColor="text1"/>
          <w:lang w:val="en-GB"/>
        </w:rPr>
        <w:t>dataset against the remaining 9</w:t>
      </w:r>
      <w:r w:rsidR="00842E0A" w:rsidRPr="001D01A6">
        <w:rPr>
          <w:color w:val="000000" w:themeColor="text1"/>
          <w:lang w:val="en-GB"/>
        </w:rPr>
        <w:t xml:space="preserve"> pieces. This process gives 10 evaluation </w:t>
      </w:r>
      <w:r w:rsidR="002D040A" w:rsidRPr="001D01A6">
        <w:rPr>
          <w:color w:val="000000" w:themeColor="text1"/>
          <w:lang w:val="en-GB"/>
        </w:rPr>
        <w:t xml:space="preserve">results and </w:t>
      </w:r>
      <w:r w:rsidR="00165AEB" w:rsidRPr="001D01A6">
        <w:rPr>
          <w:color w:val="000000" w:themeColor="text1"/>
          <w:lang w:val="en-GB"/>
        </w:rPr>
        <w:t>compute</w:t>
      </w:r>
      <w:r w:rsidR="00053697" w:rsidRPr="001D01A6">
        <w:rPr>
          <w:color w:val="000000" w:themeColor="text1"/>
          <w:lang w:val="en-GB"/>
        </w:rPr>
        <w:t>s</w:t>
      </w:r>
      <w:r w:rsidR="00165AEB" w:rsidRPr="001D01A6">
        <w:rPr>
          <w:color w:val="000000" w:themeColor="text1"/>
          <w:lang w:val="en-GB"/>
        </w:rPr>
        <w:t xml:space="preserve"> the </w:t>
      </w:r>
      <w:r w:rsidR="007928C8" w:rsidRPr="001D01A6">
        <w:rPr>
          <w:color w:val="000000" w:themeColor="text1"/>
          <w:lang w:val="en-GB"/>
        </w:rPr>
        <w:t>average;</w:t>
      </w:r>
      <w:r w:rsidR="004F4949" w:rsidRPr="001D01A6">
        <w:rPr>
          <w:color w:val="000000" w:themeColor="text1"/>
          <w:lang w:val="en-GB"/>
        </w:rPr>
        <w:t xml:space="preserve"> at the 11th time</w:t>
      </w:r>
      <w:r w:rsidR="007B50EB">
        <w:rPr>
          <w:color w:val="000000" w:themeColor="text1"/>
          <w:lang w:val="en-GB"/>
        </w:rPr>
        <w:t>,</w:t>
      </w:r>
      <w:r w:rsidR="004F4949" w:rsidRPr="001D01A6">
        <w:rPr>
          <w:color w:val="000000" w:themeColor="text1"/>
          <w:lang w:val="en-GB"/>
        </w:rPr>
        <w:t xml:space="preserve"> </w:t>
      </w:r>
      <w:r w:rsidR="00172C08" w:rsidRPr="001D01A6">
        <w:rPr>
          <w:color w:val="000000" w:themeColor="text1"/>
          <w:lang w:val="en-GB"/>
        </w:rPr>
        <w:t>it is</w:t>
      </w:r>
      <w:r w:rsidR="004F4949" w:rsidRPr="001D01A6">
        <w:rPr>
          <w:color w:val="000000" w:themeColor="text1"/>
          <w:lang w:val="en-GB"/>
        </w:rPr>
        <w:t xml:space="preserve"> </w:t>
      </w:r>
      <w:r w:rsidR="008E7DB9" w:rsidRPr="001D01A6">
        <w:rPr>
          <w:color w:val="000000" w:themeColor="text1"/>
          <w:lang w:val="en-GB"/>
        </w:rPr>
        <w:t>i</w:t>
      </w:r>
      <w:r w:rsidR="00061E5A" w:rsidRPr="001D01A6">
        <w:rPr>
          <w:color w:val="000000" w:themeColor="text1"/>
          <w:lang w:val="en-GB"/>
        </w:rPr>
        <w:t>nvoked the data set to obtain the final model.</w:t>
      </w:r>
      <w:r w:rsidR="00CF4474" w:rsidRPr="001D01A6">
        <w:rPr>
          <w:color w:val="000000" w:themeColor="text1"/>
          <w:lang w:val="en-GB"/>
        </w:rPr>
        <w:t xml:space="preserve"> Therefore, </w:t>
      </w:r>
      <w:r w:rsidR="00EC1CFF" w:rsidRPr="001D01A6">
        <w:rPr>
          <w:color w:val="000000" w:themeColor="text1"/>
          <w:lang w:val="en-GB"/>
        </w:rPr>
        <w:t xml:space="preserve">this process </w:t>
      </w:r>
      <w:r w:rsidR="007E54BF" w:rsidRPr="001D01A6">
        <w:rPr>
          <w:color w:val="000000" w:themeColor="text1"/>
          <w:lang w:val="en-GB"/>
        </w:rPr>
        <w:t>take</w:t>
      </w:r>
      <w:r w:rsidR="00053697" w:rsidRPr="001D01A6">
        <w:rPr>
          <w:color w:val="000000" w:themeColor="text1"/>
          <w:lang w:val="en-GB"/>
        </w:rPr>
        <w:t>s</w:t>
      </w:r>
      <w:r w:rsidR="007E54BF" w:rsidRPr="001D01A6">
        <w:rPr>
          <w:color w:val="000000" w:themeColor="text1"/>
          <w:lang w:val="en-GB"/>
        </w:rPr>
        <w:t xml:space="preserve"> more time to build a model, the results indicate </w:t>
      </w:r>
      <w:r w:rsidR="000507A7" w:rsidRPr="001D01A6">
        <w:rPr>
          <w:color w:val="000000" w:themeColor="text1"/>
          <w:lang w:val="en-GB"/>
        </w:rPr>
        <w:t xml:space="preserve">that ANN </w:t>
      </w:r>
      <w:r w:rsidR="00EE2EA1" w:rsidRPr="001D01A6">
        <w:rPr>
          <w:color w:val="000000" w:themeColor="text1"/>
          <w:lang w:val="en-GB"/>
        </w:rPr>
        <w:t>(MLP)</w:t>
      </w:r>
      <w:r w:rsidR="00053697" w:rsidRPr="001D01A6">
        <w:rPr>
          <w:color w:val="000000" w:themeColor="text1"/>
          <w:lang w:val="en-GB"/>
        </w:rPr>
        <w:t xml:space="preserve"> </w:t>
      </w:r>
      <w:r w:rsidR="000507A7" w:rsidRPr="001D01A6">
        <w:rPr>
          <w:color w:val="000000" w:themeColor="text1"/>
          <w:lang w:val="en-GB"/>
        </w:rPr>
        <w:t xml:space="preserve">algorithm </w:t>
      </w:r>
      <w:r w:rsidR="007926DF" w:rsidRPr="001D01A6">
        <w:rPr>
          <w:color w:val="000000" w:themeColor="text1"/>
          <w:lang w:val="en-GB"/>
        </w:rPr>
        <w:t>take</w:t>
      </w:r>
      <w:r w:rsidR="00053697" w:rsidRPr="001D01A6">
        <w:rPr>
          <w:color w:val="000000" w:themeColor="text1"/>
          <w:lang w:val="en-GB"/>
        </w:rPr>
        <w:t>s</w:t>
      </w:r>
      <w:r w:rsidR="007926DF" w:rsidRPr="001D01A6">
        <w:rPr>
          <w:color w:val="000000" w:themeColor="text1"/>
          <w:lang w:val="en-GB"/>
        </w:rPr>
        <w:t xml:space="preserve"> more time tha</w:t>
      </w:r>
      <w:r w:rsidR="00053697" w:rsidRPr="001D01A6">
        <w:rPr>
          <w:color w:val="000000" w:themeColor="text1"/>
          <w:lang w:val="en-GB"/>
        </w:rPr>
        <w:t>n</w:t>
      </w:r>
      <w:r w:rsidR="007926DF" w:rsidRPr="001D01A6">
        <w:rPr>
          <w:color w:val="000000" w:themeColor="text1"/>
          <w:lang w:val="en-GB"/>
        </w:rPr>
        <w:t xml:space="preserve"> </w:t>
      </w:r>
      <w:r w:rsidR="00053697" w:rsidRPr="001D01A6">
        <w:rPr>
          <w:color w:val="000000" w:themeColor="text1"/>
          <w:lang w:val="en-GB"/>
        </w:rPr>
        <w:t xml:space="preserve">the </w:t>
      </w:r>
      <w:r w:rsidR="007926DF" w:rsidRPr="001D01A6">
        <w:rPr>
          <w:color w:val="000000" w:themeColor="text1"/>
          <w:lang w:val="en-GB"/>
        </w:rPr>
        <w:t>70:30 train</w:t>
      </w:r>
      <w:r w:rsidR="00552CB4" w:rsidRPr="001D01A6">
        <w:rPr>
          <w:color w:val="000000" w:themeColor="text1"/>
          <w:lang w:val="en-GB"/>
        </w:rPr>
        <w:t>:</w:t>
      </w:r>
      <w:r w:rsidR="00DB02B8" w:rsidRPr="001D01A6">
        <w:rPr>
          <w:color w:val="000000" w:themeColor="text1"/>
          <w:lang w:val="en-GB"/>
        </w:rPr>
        <w:t xml:space="preserve"> </w:t>
      </w:r>
      <w:r w:rsidR="00552CB4" w:rsidRPr="001D01A6">
        <w:rPr>
          <w:color w:val="000000" w:themeColor="text1"/>
          <w:lang w:val="en-GB"/>
        </w:rPr>
        <w:t xml:space="preserve">Test validation. This indicates </w:t>
      </w:r>
      <w:r w:rsidR="005B10EE" w:rsidRPr="001D01A6">
        <w:rPr>
          <w:color w:val="000000" w:themeColor="text1"/>
          <w:lang w:val="en-GB"/>
        </w:rPr>
        <w:t xml:space="preserve">that </w:t>
      </w:r>
      <w:r w:rsidR="00CF7E6C" w:rsidRPr="001D01A6">
        <w:rPr>
          <w:color w:val="000000" w:themeColor="text1"/>
          <w:lang w:val="en-GB"/>
        </w:rPr>
        <w:t>build</w:t>
      </w:r>
      <w:r w:rsidR="00DB02B8" w:rsidRPr="001D01A6">
        <w:rPr>
          <w:color w:val="000000" w:themeColor="text1"/>
          <w:lang w:val="en-GB"/>
        </w:rPr>
        <w:t>ing</w:t>
      </w:r>
      <w:r w:rsidR="00CF7E6C" w:rsidRPr="001D01A6">
        <w:rPr>
          <w:color w:val="000000" w:themeColor="text1"/>
          <w:lang w:val="en-GB"/>
        </w:rPr>
        <w:t xml:space="preserve"> the model </w:t>
      </w:r>
      <w:r w:rsidR="00432BAA" w:rsidRPr="001D01A6">
        <w:rPr>
          <w:color w:val="000000" w:themeColor="text1"/>
          <w:lang w:val="en-GB"/>
        </w:rPr>
        <w:t xml:space="preserve">takes 42.32 </w:t>
      </w:r>
      <w:r w:rsidR="007928C8" w:rsidRPr="001D01A6">
        <w:rPr>
          <w:color w:val="000000" w:themeColor="text1"/>
          <w:lang w:val="en-GB"/>
        </w:rPr>
        <w:t>sec,</w:t>
      </w:r>
      <w:r w:rsidR="00432BAA" w:rsidRPr="001D01A6">
        <w:rPr>
          <w:color w:val="000000" w:themeColor="text1"/>
          <w:lang w:val="en-GB"/>
        </w:rPr>
        <w:t xml:space="preserve"> but</w:t>
      </w:r>
      <w:r w:rsidR="00191B6D" w:rsidRPr="001D01A6">
        <w:rPr>
          <w:color w:val="000000" w:themeColor="text1"/>
          <w:lang w:val="en-GB"/>
        </w:rPr>
        <w:t xml:space="preserve"> this take</w:t>
      </w:r>
      <w:r w:rsidR="00DB02B8" w:rsidRPr="001D01A6">
        <w:rPr>
          <w:color w:val="000000" w:themeColor="text1"/>
          <w:lang w:val="en-GB"/>
        </w:rPr>
        <w:t>s</w:t>
      </w:r>
      <w:r w:rsidR="00191B6D" w:rsidRPr="001D01A6">
        <w:rPr>
          <w:color w:val="000000" w:themeColor="text1"/>
          <w:lang w:val="en-GB"/>
        </w:rPr>
        <w:t xml:space="preserve"> </w:t>
      </w:r>
      <w:r w:rsidR="00972E3F" w:rsidRPr="001D01A6">
        <w:rPr>
          <w:color w:val="000000" w:themeColor="text1"/>
          <w:lang w:val="en-GB"/>
        </w:rPr>
        <w:t xml:space="preserve">more time to </w:t>
      </w:r>
      <w:r w:rsidR="009224BA" w:rsidRPr="001D01A6">
        <w:rPr>
          <w:color w:val="000000" w:themeColor="text1"/>
          <w:lang w:val="en-GB"/>
        </w:rPr>
        <w:t>make the cross</w:t>
      </w:r>
      <w:r w:rsidR="00DB02B8" w:rsidRPr="001D01A6">
        <w:rPr>
          <w:color w:val="000000" w:themeColor="text1"/>
          <w:lang w:val="en-GB"/>
        </w:rPr>
        <w:t>-</w:t>
      </w:r>
      <w:r w:rsidR="009224BA" w:rsidRPr="001D01A6">
        <w:rPr>
          <w:color w:val="000000" w:themeColor="text1"/>
          <w:lang w:val="en-GB"/>
        </w:rPr>
        <w:t xml:space="preserve">validation </w:t>
      </w:r>
      <w:r w:rsidR="00F5124E" w:rsidRPr="001D01A6">
        <w:rPr>
          <w:color w:val="000000" w:themeColor="text1"/>
          <w:lang w:val="en-GB"/>
        </w:rPr>
        <w:t>against the model</w:t>
      </w:r>
      <w:r w:rsidR="00191B6D" w:rsidRPr="001D01A6">
        <w:rPr>
          <w:color w:val="000000" w:themeColor="text1"/>
          <w:lang w:val="en-GB"/>
        </w:rPr>
        <w:t xml:space="preserve">, cross-validation </w:t>
      </w:r>
      <w:r w:rsidR="00F407B5" w:rsidRPr="001D01A6">
        <w:rPr>
          <w:color w:val="000000" w:themeColor="text1"/>
          <w:lang w:val="en-GB"/>
        </w:rPr>
        <w:t>do</w:t>
      </w:r>
      <w:r w:rsidR="00D54898" w:rsidRPr="001D01A6">
        <w:rPr>
          <w:color w:val="000000" w:themeColor="text1"/>
          <w:lang w:val="en-GB"/>
        </w:rPr>
        <w:t>es</w:t>
      </w:r>
      <w:r w:rsidR="00F407B5" w:rsidRPr="001D01A6">
        <w:rPr>
          <w:color w:val="000000" w:themeColor="text1"/>
          <w:lang w:val="en-GB"/>
        </w:rPr>
        <w:t xml:space="preserve"> this repe</w:t>
      </w:r>
      <w:r w:rsidR="00D54898" w:rsidRPr="001D01A6">
        <w:rPr>
          <w:color w:val="000000" w:themeColor="text1"/>
          <w:lang w:val="en-GB"/>
        </w:rPr>
        <w:t>ti</w:t>
      </w:r>
      <w:r w:rsidR="00F407B5" w:rsidRPr="001D01A6">
        <w:rPr>
          <w:color w:val="000000" w:themeColor="text1"/>
          <w:lang w:val="en-GB"/>
        </w:rPr>
        <w:t>tive time</w:t>
      </w:r>
      <w:r w:rsidR="00213F2D" w:rsidRPr="001D01A6">
        <w:rPr>
          <w:color w:val="000000" w:themeColor="text1"/>
          <w:lang w:val="en-GB"/>
        </w:rPr>
        <w:t xml:space="preserve"> until</w:t>
      </w:r>
      <w:r w:rsidR="00F407B5" w:rsidRPr="001D01A6">
        <w:rPr>
          <w:color w:val="000000" w:themeColor="text1"/>
          <w:lang w:val="en-GB"/>
        </w:rPr>
        <w:t xml:space="preserve"> </w:t>
      </w:r>
      <w:r w:rsidR="00D54898" w:rsidRPr="001D01A6">
        <w:rPr>
          <w:color w:val="000000" w:themeColor="text1"/>
          <w:lang w:val="en-GB"/>
        </w:rPr>
        <w:t>it</w:t>
      </w:r>
      <w:r w:rsidR="00F407B5" w:rsidRPr="001D01A6">
        <w:rPr>
          <w:color w:val="000000" w:themeColor="text1"/>
          <w:lang w:val="en-GB"/>
        </w:rPr>
        <w:t xml:space="preserve"> </w:t>
      </w:r>
      <w:r w:rsidR="00C273ED" w:rsidRPr="001D01A6">
        <w:rPr>
          <w:color w:val="000000" w:themeColor="text1"/>
          <w:lang w:val="en-GB"/>
        </w:rPr>
        <w:t>reach</w:t>
      </w:r>
      <w:r w:rsidR="00D54898" w:rsidRPr="001D01A6">
        <w:rPr>
          <w:color w:val="000000" w:themeColor="text1"/>
          <w:lang w:val="en-GB"/>
        </w:rPr>
        <w:t>es</w:t>
      </w:r>
      <w:r w:rsidR="00F407B5" w:rsidRPr="001D01A6">
        <w:rPr>
          <w:color w:val="000000" w:themeColor="text1"/>
          <w:lang w:val="en-GB"/>
        </w:rPr>
        <w:t xml:space="preserve"> the k factor </w:t>
      </w:r>
      <w:r w:rsidR="00677232" w:rsidRPr="001D01A6">
        <w:rPr>
          <w:color w:val="000000" w:themeColor="text1"/>
          <w:lang w:val="en-GB"/>
        </w:rPr>
        <w:t>t</w:t>
      </w:r>
      <w:r w:rsidR="001D1E36" w:rsidRPr="001D01A6">
        <w:rPr>
          <w:color w:val="000000" w:themeColor="text1"/>
          <w:lang w:val="en-GB"/>
        </w:rPr>
        <w:t>o get the</w:t>
      </w:r>
      <w:r w:rsidR="00677232" w:rsidRPr="001D01A6">
        <w:rPr>
          <w:color w:val="000000" w:themeColor="text1"/>
          <w:lang w:val="en-GB"/>
        </w:rPr>
        <w:t xml:space="preserve"> fi</w:t>
      </w:r>
      <w:r w:rsidR="00DE18F7" w:rsidRPr="001D01A6">
        <w:rPr>
          <w:color w:val="000000" w:themeColor="text1"/>
          <w:lang w:val="en-GB"/>
        </w:rPr>
        <w:t>nal test</w:t>
      </w:r>
      <w:r w:rsidR="00677232" w:rsidRPr="001D01A6">
        <w:rPr>
          <w:color w:val="000000" w:themeColor="text1"/>
          <w:lang w:val="en-GB"/>
        </w:rPr>
        <w:t xml:space="preserve">. Then, the </w:t>
      </w:r>
      <w:r w:rsidR="006261E7" w:rsidRPr="001D01A6">
        <w:rPr>
          <w:color w:val="000000" w:themeColor="text1"/>
          <w:lang w:val="en-GB"/>
        </w:rPr>
        <w:t>total time obtained</w:t>
      </w:r>
      <w:r w:rsidR="00C25608" w:rsidRPr="001D01A6">
        <w:rPr>
          <w:color w:val="000000" w:themeColor="text1"/>
          <w:lang w:val="en-GB"/>
        </w:rPr>
        <w:t xml:space="preserve"> is</w:t>
      </w:r>
      <w:r w:rsidR="00FF5401" w:rsidRPr="001D01A6">
        <w:rPr>
          <w:color w:val="000000" w:themeColor="text1"/>
          <w:lang w:val="en-GB"/>
        </w:rPr>
        <w:t xml:space="preserve"> a</w:t>
      </w:r>
      <w:r w:rsidR="00D54898" w:rsidRPr="001D01A6">
        <w:rPr>
          <w:color w:val="000000" w:themeColor="text1"/>
          <w:lang w:val="en-GB"/>
        </w:rPr>
        <w:t>p</w:t>
      </w:r>
      <w:r w:rsidR="00FF5401" w:rsidRPr="001D01A6">
        <w:rPr>
          <w:color w:val="000000" w:themeColor="text1"/>
          <w:lang w:val="en-GB"/>
        </w:rPr>
        <w:t>proximately</w:t>
      </w:r>
      <w:r w:rsidR="00C25608" w:rsidRPr="001D01A6">
        <w:rPr>
          <w:color w:val="000000" w:themeColor="text1"/>
          <w:lang w:val="en-GB"/>
        </w:rPr>
        <w:t xml:space="preserve"> 7</w:t>
      </w:r>
      <w:r w:rsidR="007927F6" w:rsidRPr="001D01A6">
        <w:rPr>
          <w:color w:val="000000" w:themeColor="text1"/>
          <w:lang w:val="en-GB"/>
        </w:rPr>
        <w:t xml:space="preserve"> min to build</w:t>
      </w:r>
      <w:r w:rsidR="00DE18F7" w:rsidRPr="001D01A6">
        <w:rPr>
          <w:color w:val="000000" w:themeColor="text1"/>
          <w:lang w:val="en-GB"/>
        </w:rPr>
        <w:t xml:space="preserve"> the model and </w:t>
      </w:r>
      <w:r w:rsidR="008E5F1D" w:rsidRPr="001D01A6">
        <w:rPr>
          <w:color w:val="000000" w:themeColor="text1"/>
          <w:lang w:val="en-GB"/>
        </w:rPr>
        <w:t>evaluate</w:t>
      </w:r>
      <w:r w:rsidR="00596DAE" w:rsidRPr="001D01A6">
        <w:rPr>
          <w:color w:val="000000" w:themeColor="text1"/>
          <w:lang w:val="en-GB"/>
        </w:rPr>
        <w:t xml:space="preserve"> the model</w:t>
      </w:r>
      <w:r w:rsidR="00EE2EA1" w:rsidRPr="001D01A6">
        <w:rPr>
          <w:color w:val="000000" w:themeColor="text1"/>
          <w:lang w:val="en-GB"/>
        </w:rPr>
        <w:t>. Hence, 70:30 train:test split validation is faster in terms that this validation method split the dataset in 70</w:t>
      </w:r>
      <w:r w:rsidR="007928C8" w:rsidRPr="001D01A6">
        <w:rPr>
          <w:color w:val="000000" w:themeColor="text1"/>
          <w:lang w:val="en-GB"/>
        </w:rPr>
        <w:t>% for</w:t>
      </w:r>
      <w:r w:rsidR="004B5948" w:rsidRPr="001D01A6">
        <w:rPr>
          <w:color w:val="000000" w:themeColor="text1"/>
          <w:lang w:val="en-GB"/>
        </w:rPr>
        <w:t xml:space="preserve"> training and 30% </w:t>
      </w:r>
      <w:r w:rsidR="00EE2EA1" w:rsidRPr="001D01A6">
        <w:rPr>
          <w:color w:val="000000" w:themeColor="text1"/>
          <w:lang w:val="en-GB"/>
        </w:rPr>
        <w:t>for testing and build</w:t>
      </w:r>
      <w:r w:rsidR="00D54898" w:rsidRPr="001D01A6">
        <w:rPr>
          <w:color w:val="000000" w:themeColor="text1"/>
          <w:lang w:val="en-GB"/>
        </w:rPr>
        <w:t>s</w:t>
      </w:r>
      <w:r w:rsidR="00EE2EA1" w:rsidRPr="001D01A6">
        <w:rPr>
          <w:color w:val="000000" w:themeColor="text1"/>
          <w:lang w:val="en-GB"/>
        </w:rPr>
        <w:t xml:space="preserve"> the final model in 40.44 </w:t>
      </w:r>
      <w:r w:rsidR="007928C8" w:rsidRPr="001D01A6">
        <w:rPr>
          <w:color w:val="000000" w:themeColor="text1"/>
          <w:lang w:val="en-GB"/>
        </w:rPr>
        <w:t xml:space="preserve">sec. </w:t>
      </w:r>
      <w:r w:rsidR="000D2280" w:rsidRPr="001D01A6">
        <w:rPr>
          <w:color w:val="000000" w:themeColor="text1"/>
          <w:lang w:val="en-GB"/>
        </w:rPr>
        <w:t>The final result indicates that the model</w:t>
      </w:r>
      <w:r w:rsidR="00655B8C" w:rsidRPr="001D01A6">
        <w:rPr>
          <w:color w:val="000000" w:themeColor="text1"/>
          <w:lang w:val="en-GB"/>
        </w:rPr>
        <w:t xml:space="preserve"> with cross</w:t>
      </w:r>
      <w:r w:rsidR="00D54898" w:rsidRPr="001D01A6">
        <w:rPr>
          <w:color w:val="000000" w:themeColor="text1"/>
          <w:lang w:val="en-GB"/>
        </w:rPr>
        <w:t>-</w:t>
      </w:r>
      <w:r w:rsidR="00655B8C" w:rsidRPr="001D01A6">
        <w:rPr>
          <w:color w:val="000000" w:themeColor="text1"/>
          <w:lang w:val="en-GB"/>
        </w:rPr>
        <w:t>validation</w:t>
      </w:r>
      <w:r w:rsidR="00002262" w:rsidRPr="001D01A6">
        <w:rPr>
          <w:color w:val="000000" w:themeColor="text1"/>
          <w:lang w:val="en-GB"/>
        </w:rPr>
        <w:t xml:space="preserve"> obtained an accuracy </w:t>
      </w:r>
      <w:r w:rsidR="00462E1D" w:rsidRPr="001D01A6">
        <w:rPr>
          <w:color w:val="000000" w:themeColor="text1"/>
          <w:lang w:val="en-GB"/>
        </w:rPr>
        <w:t>of 97.6471</w:t>
      </w:r>
      <w:r w:rsidR="000D2280" w:rsidRPr="001D01A6">
        <w:rPr>
          <w:color w:val="000000" w:themeColor="text1"/>
          <w:lang w:val="en-GB"/>
        </w:rPr>
        <w:t xml:space="preserve"> %, slightly superior t</w:t>
      </w:r>
      <w:r w:rsidR="00D54898" w:rsidRPr="001D01A6">
        <w:rPr>
          <w:color w:val="000000" w:themeColor="text1"/>
          <w:lang w:val="en-GB"/>
        </w:rPr>
        <w:t>o</w:t>
      </w:r>
      <w:r w:rsidR="000D2280" w:rsidRPr="001D01A6">
        <w:rPr>
          <w:color w:val="000000" w:themeColor="text1"/>
          <w:lang w:val="en-GB"/>
        </w:rPr>
        <w:t xml:space="preserve"> 70:30 train:test </w:t>
      </w:r>
      <w:r w:rsidR="007B50EB">
        <w:rPr>
          <w:color w:val="000000" w:themeColor="text1"/>
          <w:lang w:val="en-GB"/>
        </w:rPr>
        <w:t>which</w:t>
      </w:r>
      <w:r w:rsidR="000D2280" w:rsidRPr="001D01A6">
        <w:rPr>
          <w:color w:val="000000" w:themeColor="text1"/>
          <w:lang w:val="en-GB"/>
        </w:rPr>
        <w:t xml:space="preserve"> </w:t>
      </w:r>
      <w:r w:rsidR="007928C8" w:rsidRPr="001D01A6">
        <w:rPr>
          <w:color w:val="000000" w:themeColor="text1"/>
          <w:lang w:val="en-GB"/>
        </w:rPr>
        <w:t>got 96.0784</w:t>
      </w:r>
      <w:r w:rsidR="000D2280" w:rsidRPr="001D01A6">
        <w:rPr>
          <w:color w:val="000000" w:themeColor="text1"/>
          <w:lang w:val="en-GB"/>
        </w:rPr>
        <w:t xml:space="preserve"> %. This show</w:t>
      </w:r>
      <w:r w:rsidR="00D54898" w:rsidRPr="001D01A6">
        <w:rPr>
          <w:color w:val="000000" w:themeColor="text1"/>
          <w:lang w:val="en-GB"/>
        </w:rPr>
        <w:t>s</w:t>
      </w:r>
      <w:r w:rsidR="000D2280" w:rsidRPr="001D01A6">
        <w:rPr>
          <w:color w:val="000000" w:themeColor="text1"/>
          <w:lang w:val="en-GB"/>
        </w:rPr>
        <w:t xml:space="preserve"> that cross</w:t>
      </w:r>
      <w:r w:rsidR="005335CF" w:rsidRPr="001D01A6">
        <w:rPr>
          <w:color w:val="000000" w:themeColor="text1"/>
          <w:lang w:val="en-GB"/>
        </w:rPr>
        <w:t>-</w:t>
      </w:r>
      <w:r w:rsidR="000D2280" w:rsidRPr="001D01A6">
        <w:rPr>
          <w:color w:val="000000" w:themeColor="text1"/>
          <w:lang w:val="en-GB"/>
        </w:rPr>
        <w:t>validation ha</w:t>
      </w:r>
      <w:r w:rsidR="005335CF" w:rsidRPr="001D01A6">
        <w:rPr>
          <w:color w:val="000000" w:themeColor="text1"/>
          <w:lang w:val="en-GB"/>
        </w:rPr>
        <w:t>s</w:t>
      </w:r>
      <w:r w:rsidR="000D2280" w:rsidRPr="001D01A6">
        <w:rPr>
          <w:color w:val="000000" w:themeColor="text1"/>
          <w:lang w:val="en-GB"/>
        </w:rPr>
        <w:t xml:space="preserve"> better performance, but this </w:t>
      </w:r>
      <w:r w:rsidR="00F842C3" w:rsidRPr="001D01A6">
        <w:rPr>
          <w:color w:val="000000" w:themeColor="text1"/>
          <w:lang w:val="en-GB"/>
        </w:rPr>
        <w:t>does not</w:t>
      </w:r>
      <w:r w:rsidR="000D2280" w:rsidRPr="001D01A6">
        <w:rPr>
          <w:color w:val="000000" w:themeColor="text1"/>
          <w:lang w:val="en-GB"/>
        </w:rPr>
        <w:t xml:space="preserve"> work well for all models, </w:t>
      </w:r>
      <w:r w:rsidR="00462E1D" w:rsidRPr="001D01A6">
        <w:rPr>
          <w:color w:val="000000" w:themeColor="text1"/>
          <w:lang w:val="en-GB"/>
        </w:rPr>
        <w:t>for</w:t>
      </w:r>
      <w:r w:rsidR="000D2280" w:rsidRPr="001D01A6">
        <w:rPr>
          <w:color w:val="000000" w:themeColor="text1"/>
          <w:lang w:val="en-GB"/>
        </w:rPr>
        <w:t xml:space="preserve"> example, the performance on J48</w:t>
      </w:r>
      <w:r w:rsidR="00A477A6" w:rsidRPr="001D01A6">
        <w:rPr>
          <w:color w:val="000000" w:themeColor="text1"/>
          <w:lang w:val="en-GB"/>
        </w:rPr>
        <w:t xml:space="preserve"> and logistic regre</w:t>
      </w:r>
      <w:r w:rsidR="005335CF" w:rsidRPr="001D01A6">
        <w:rPr>
          <w:color w:val="000000" w:themeColor="text1"/>
          <w:lang w:val="en-GB"/>
        </w:rPr>
        <w:t>s</w:t>
      </w:r>
      <w:r w:rsidR="00B63263" w:rsidRPr="001D01A6">
        <w:rPr>
          <w:color w:val="000000" w:themeColor="text1"/>
          <w:lang w:val="en-GB"/>
        </w:rPr>
        <w:t>sion</w:t>
      </w:r>
      <w:r w:rsidR="000D2280" w:rsidRPr="001D01A6">
        <w:rPr>
          <w:color w:val="000000" w:themeColor="text1"/>
          <w:lang w:val="en-GB"/>
        </w:rPr>
        <w:t xml:space="preserve"> is less accurate than </w:t>
      </w:r>
      <w:r w:rsidR="005335CF" w:rsidRPr="001D01A6">
        <w:rPr>
          <w:color w:val="000000" w:themeColor="text1"/>
          <w:lang w:val="en-GB"/>
        </w:rPr>
        <w:t xml:space="preserve">the </w:t>
      </w:r>
      <w:r w:rsidR="000D2280" w:rsidRPr="001D01A6">
        <w:rPr>
          <w:color w:val="000000" w:themeColor="text1"/>
          <w:lang w:val="en-GB"/>
        </w:rPr>
        <w:t>70:30 train:test.</w:t>
      </w:r>
      <w:r w:rsidR="00E02C42" w:rsidRPr="001D01A6">
        <w:rPr>
          <w:color w:val="000000" w:themeColor="text1"/>
          <w:lang w:val="en-GB"/>
        </w:rPr>
        <w:t xml:space="preserve"> </w:t>
      </w:r>
      <w:r w:rsidR="001541A7" w:rsidRPr="001D01A6">
        <w:rPr>
          <w:color w:val="000000" w:themeColor="text1"/>
          <w:lang w:val="en-GB"/>
        </w:rPr>
        <w:t xml:space="preserve">The purpose of cross-validation is to </w:t>
      </w:r>
      <w:r w:rsidR="00F842C3" w:rsidRPr="001D01A6">
        <w:rPr>
          <w:color w:val="000000" w:themeColor="text1"/>
          <w:lang w:val="en-GB"/>
        </w:rPr>
        <w:t>evaluate</w:t>
      </w:r>
      <w:r w:rsidR="001541A7" w:rsidRPr="001D01A6">
        <w:rPr>
          <w:color w:val="000000" w:themeColor="text1"/>
          <w:lang w:val="en-GB"/>
        </w:rPr>
        <w:t xml:space="preserve"> the predictive ability of the model with new data, and it offers the option of </w:t>
      </w:r>
      <w:r w:rsidR="004E1AE5" w:rsidRPr="001D01A6">
        <w:rPr>
          <w:color w:val="000000" w:themeColor="text1"/>
          <w:lang w:val="en-GB"/>
        </w:rPr>
        <w:t>evaluating</w:t>
      </w:r>
      <w:r w:rsidR="001541A7" w:rsidRPr="001D01A6">
        <w:rPr>
          <w:color w:val="000000" w:themeColor="text1"/>
          <w:lang w:val="en-GB"/>
        </w:rPr>
        <w:t xml:space="preserve"> the data with different data sets to obtain more accurate results.</w:t>
      </w:r>
    </w:p>
    <w:p w14:paraId="6F7CC8A6" w14:textId="6FDDD910" w:rsidR="00D65E68" w:rsidRPr="001D01A6" w:rsidRDefault="00D65E68" w:rsidP="00462E1D">
      <w:pPr>
        <w:pStyle w:val="NormalData"/>
        <w:numPr>
          <w:ilvl w:val="0"/>
          <w:numId w:val="27"/>
        </w:num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 xml:space="preserve">From your table, </w:t>
      </w:r>
      <w:r w:rsidR="007928C8" w:rsidRPr="001D01A6">
        <w:rPr>
          <w:b/>
          <w:bCs/>
          <w:color w:val="000000" w:themeColor="text1"/>
          <w:lang w:val="en-GB"/>
        </w:rPr>
        <w:t>analyses</w:t>
      </w:r>
      <w:r w:rsidRPr="001D01A6">
        <w:rPr>
          <w:b/>
          <w:bCs/>
          <w:color w:val="000000" w:themeColor="text1"/>
          <w:lang w:val="en-GB"/>
        </w:rPr>
        <w:t xml:space="preserve"> the results of 6 most correlated attributes and attributes proposed by the authors. Can you justify the difference, if </w:t>
      </w:r>
      <w:r w:rsidR="005E1CBC" w:rsidRPr="001D01A6">
        <w:rPr>
          <w:b/>
          <w:bCs/>
          <w:color w:val="000000" w:themeColor="text1"/>
          <w:lang w:val="en-GB"/>
        </w:rPr>
        <w:t>any?</w:t>
      </w:r>
      <w:r w:rsidRPr="001D01A6">
        <w:rPr>
          <w:b/>
          <w:bCs/>
          <w:color w:val="000000" w:themeColor="text1"/>
          <w:lang w:val="en-GB"/>
        </w:rPr>
        <w:t> [5 marks]</w:t>
      </w:r>
    </w:p>
    <w:p w14:paraId="284D9CE2" w14:textId="273FFEC2" w:rsidR="00CD4A91" w:rsidRPr="001D01A6" w:rsidRDefault="009355CF" w:rsidP="0052270A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Comparing the results obtained bet</w:t>
      </w:r>
      <w:r w:rsidR="009170DC" w:rsidRPr="001D01A6">
        <w:rPr>
          <w:color w:val="000000" w:themeColor="text1"/>
          <w:lang w:val="en-GB"/>
        </w:rPr>
        <w:t xml:space="preserve">ween the 6 most correlated attributes </w:t>
      </w:r>
      <w:r w:rsidR="008D5797" w:rsidRPr="001D01A6">
        <w:rPr>
          <w:color w:val="000000" w:themeColor="text1"/>
          <w:lang w:val="en-GB"/>
        </w:rPr>
        <w:t xml:space="preserve">selected </w:t>
      </w:r>
      <w:r w:rsidR="00DE7F67" w:rsidRPr="001D01A6">
        <w:rPr>
          <w:color w:val="000000" w:themeColor="text1"/>
          <w:lang w:val="en-GB"/>
        </w:rPr>
        <w:t xml:space="preserve">in </w:t>
      </w:r>
      <w:r w:rsidR="00295BE2" w:rsidRPr="001D01A6">
        <w:rPr>
          <w:color w:val="000000" w:themeColor="text1"/>
          <w:lang w:val="en-GB"/>
        </w:rPr>
        <w:t xml:space="preserve">the </w:t>
      </w:r>
      <w:r w:rsidR="00DE7F67" w:rsidRPr="001D01A6">
        <w:rPr>
          <w:color w:val="000000" w:themeColor="text1"/>
          <w:lang w:val="en-GB"/>
        </w:rPr>
        <w:t xml:space="preserve">selection method </w:t>
      </w:r>
      <w:r w:rsidR="007C4F46" w:rsidRPr="001D01A6">
        <w:rPr>
          <w:color w:val="000000" w:themeColor="text1"/>
          <w:lang w:val="en-GB"/>
        </w:rPr>
        <w:t xml:space="preserve">by WEKA, and the </w:t>
      </w:r>
      <w:r w:rsidR="00080A3C" w:rsidRPr="001D01A6">
        <w:rPr>
          <w:color w:val="000000" w:themeColor="text1"/>
          <w:lang w:val="en-GB"/>
        </w:rPr>
        <w:t xml:space="preserve">6 attributes selected </w:t>
      </w:r>
      <w:r w:rsidR="004E53E6" w:rsidRPr="001D01A6">
        <w:rPr>
          <w:color w:val="000000" w:themeColor="text1"/>
          <w:lang w:val="en-GB"/>
        </w:rPr>
        <w:t>by the author</w:t>
      </w:r>
      <w:r w:rsidR="0055385B" w:rsidRPr="001D01A6">
        <w:rPr>
          <w:color w:val="000000" w:themeColor="text1"/>
          <w:lang w:val="en-GB"/>
        </w:rPr>
        <w:t>, it is conclusive that the attributes observed by a</w:t>
      </w:r>
      <w:r w:rsidR="00295BE2" w:rsidRPr="001D01A6">
        <w:rPr>
          <w:color w:val="000000" w:themeColor="text1"/>
          <w:lang w:val="en-GB"/>
        </w:rPr>
        <w:t>n</w:t>
      </w:r>
      <w:r w:rsidR="0055385B" w:rsidRPr="001D01A6">
        <w:rPr>
          <w:color w:val="000000" w:themeColor="text1"/>
          <w:lang w:val="en-GB"/>
        </w:rPr>
        <w:t xml:space="preserve"> expert can </w:t>
      </w:r>
      <w:r w:rsidR="007B353C" w:rsidRPr="001D01A6">
        <w:rPr>
          <w:color w:val="000000" w:themeColor="text1"/>
          <w:lang w:val="en-GB"/>
        </w:rPr>
        <w:t xml:space="preserve">improve considerably the accuracy of the model </w:t>
      </w:r>
      <w:r w:rsidR="004D3A8E" w:rsidRPr="001D01A6">
        <w:rPr>
          <w:color w:val="000000" w:themeColor="text1"/>
          <w:lang w:val="en-GB"/>
        </w:rPr>
        <w:t>even using different algorithms.</w:t>
      </w:r>
      <w:r w:rsidR="002A2949" w:rsidRPr="001D01A6">
        <w:rPr>
          <w:color w:val="000000" w:themeColor="text1"/>
          <w:lang w:val="en-GB"/>
        </w:rPr>
        <w:t xml:space="preserve"> The analysis table 1</w:t>
      </w:r>
      <w:r w:rsidR="00A74AFF" w:rsidRPr="001D01A6">
        <w:rPr>
          <w:color w:val="000000" w:themeColor="text1"/>
          <w:lang w:val="en-GB"/>
        </w:rPr>
        <w:t xml:space="preserve"> shows that </w:t>
      </w:r>
      <w:r w:rsidR="00D67F28" w:rsidRPr="001D01A6">
        <w:rPr>
          <w:color w:val="000000" w:themeColor="text1"/>
          <w:lang w:val="en-GB"/>
        </w:rPr>
        <w:t xml:space="preserve">the </w:t>
      </w:r>
      <w:r w:rsidR="009A6F2A" w:rsidRPr="001D01A6">
        <w:rPr>
          <w:color w:val="000000" w:themeColor="text1"/>
          <w:lang w:val="en-GB"/>
        </w:rPr>
        <w:t xml:space="preserve">accuracy </w:t>
      </w:r>
      <w:r w:rsidR="00013DC7" w:rsidRPr="001D01A6">
        <w:rPr>
          <w:color w:val="000000" w:themeColor="text1"/>
          <w:lang w:val="en-GB"/>
        </w:rPr>
        <w:t xml:space="preserve">of the </w:t>
      </w:r>
      <w:r w:rsidR="00D67F28" w:rsidRPr="001D01A6">
        <w:rPr>
          <w:color w:val="000000" w:themeColor="text1"/>
          <w:lang w:val="en-GB"/>
        </w:rPr>
        <w:t>algorithm ANN(MLP)</w:t>
      </w:r>
      <w:r w:rsidR="00AF03A9" w:rsidRPr="001D01A6">
        <w:rPr>
          <w:color w:val="000000" w:themeColor="text1"/>
          <w:lang w:val="en-GB"/>
        </w:rPr>
        <w:t xml:space="preserve">, </w:t>
      </w:r>
      <w:r w:rsidR="004153A8" w:rsidRPr="001D01A6">
        <w:rPr>
          <w:color w:val="000000" w:themeColor="text1"/>
          <w:lang w:val="en-GB"/>
        </w:rPr>
        <w:t>J48 and logistic Regre</w:t>
      </w:r>
      <w:r w:rsidR="00295BE2" w:rsidRPr="001D01A6">
        <w:rPr>
          <w:color w:val="000000" w:themeColor="text1"/>
          <w:lang w:val="en-GB"/>
        </w:rPr>
        <w:t>ss</w:t>
      </w:r>
      <w:r w:rsidR="004153A8" w:rsidRPr="001D01A6">
        <w:rPr>
          <w:color w:val="000000" w:themeColor="text1"/>
          <w:lang w:val="en-GB"/>
        </w:rPr>
        <w:t>ion</w:t>
      </w:r>
      <w:r w:rsidR="00013DC7" w:rsidRPr="001D01A6">
        <w:rPr>
          <w:color w:val="000000" w:themeColor="text1"/>
          <w:lang w:val="en-GB"/>
        </w:rPr>
        <w:t xml:space="preserve"> are 97.6471 %, 95.8824 %</w:t>
      </w:r>
      <w:r w:rsidR="00961F20" w:rsidRPr="001D01A6">
        <w:rPr>
          <w:color w:val="000000" w:themeColor="text1"/>
          <w:lang w:val="en-GB"/>
        </w:rPr>
        <w:t>,</w:t>
      </w:r>
      <w:r w:rsidR="00516FD9" w:rsidRPr="001D01A6">
        <w:rPr>
          <w:color w:val="000000" w:themeColor="text1"/>
          <w:lang w:val="en-GB"/>
        </w:rPr>
        <w:t xml:space="preserve"> </w:t>
      </w:r>
      <w:r w:rsidR="002F7A6D" w:rsidRPr="001D01A6">
        <w:rPr>
          <w:color w:val="000000" w:themeColor="text1"/>
          <w:lang w:val="en-GB"/>
        </w:rPr>
        <w:t xml:space="preserve">and </w:t>
      </w:r>
      <w:r w:rsidR="00516FD9" w:rsidRPr="001D01A6">
        <w:rPr>
          <w:color w:val="000000" w:themeColor="text1"/>
          <w:lang w:val="en-GB"/>
        </w:rPr>
        <w:t>97.6471 % respectively</w:t>
      </w:r>
      <w:r w:rsidR="00961F20" w:rsidRPr="001D01A6">
        <w:rPr>
          <w:color w:val="000000" w:themeColor="text1"/>
          <w:lang w:val="en-GB"/>
        </w:rPr>
        <w:t xml:space="preserve">, they are </w:t>
      </w:r>
      <w:r w:rsidR="00DA5A2C" w:rsidRPr="001D01A6">
        <w:rPr>
          <w:color w:val="000000" w:themeColor="text1"/>
          <w:lang w:val="en-GB"/>
        </w:rPr>
        <w:t xml:space="preserve">slightly less than the accuracy of the </w:t>
      </w:r>
      <w:r w:rsidR="00AF303C" w:rsidRPr="001D01A6">
        <w:rPr>
          <w:color w:val="000000" w:themeColor="text1"/>
          <w:lang w:val="en-GB"/>
        </w:rPr>
        <w:t xml:space="preserve">author choose, </w:t>
      </w:r>
      <w:r w:rsidR="00EF3E67" w:rsidRPr="001D01A6">
        <w:rPr>
          <w:color w:val="000000" w:themeColor="text1"/>
          <w:lang w:val="en-GB"/>
        </w:rPr>
        <w:t xml:space="preserve">are </w:t>
      </w:r>
      <w:r w:rsidR="00D66362" w:rsidRPr="001D01A6">
        <w:rPr>
          <w:color w:val="000000" w:themeColor="text1"/>
          <w:lang w:val="en-GB"/>
        </w:rPr>
        <w:t>98.2353 %, 95.2941 %</w:t>
      </w:r>
      <w:r w:rsidR="00442DBD" w:rsidRPr="001D01A6">
        <w:rPr>
          <w:color w:val="000000" w:themeColor="text1"/>
          <w:lang w:val="en-GB"/>
        </w:rPr>
        <w:t>, 98.2353 % of the same algorithms</w:t>
      </w:r>
      <w:r w:rsidR="00D43B76" w:rsidRPr="001D01A6">
        <w:rPr>
          <w:color w:val="000000" w:themeColor="text1"/>
          <w:lang w:val="en-GB"/>
        </w:rPr>
        <w:t>.</w:t>
      </w:r>
      <w:r w:rsidR="004972C8" w:rsidRPr="001D01A6">
        <w:rPr>
          <w:color w:val="000000" w:themeColor="text1"/>
          <w:lang w:val="en-GB"/>
        </w:rPr>
        <w:t xml:space="preserve"> This make</w:t>
      </w:r>
      <w:r w:rsidR="002F7A6D" w:rsidRPr="001D01A6">
        <w:rPr>
          <w:color w:val="000000" w:themeColor="text1"/>
          <w:lang w:val="en-GB"/>
        </w:rPr>
        <w:t>s</w:t>
      </w:r>
      <w:r w:rsidR="004972C8" w:rsidRPr="001D01A6">
        <w:rPr>
          <w:color w:val="000000" w:themeColor="text1"/>
          <w:lang w:val="en-GB"/>
        </w:rPr>
        <w:t xml:space="preserve"> more effective</w:t>
      </w:r>
      <w:r w:rsidR="00AF7F27" w:rsidRPr="001D01A6">
        <w:rPr>
          <w:color w:val="000000" w:themeColor="text1"/>
          <w:lang w:val="en-GB"/>
        </w:rPr>
        <w:t xml:space="preserve"> attributes</w:t>
      </w:r>
      <w:r w:rsidR="004972C8" w:rsidRPr="001D01A6">
        <w:rPr>
          <w:color w:val="000000" w:themeColor="text1"/>
          <w:lang w:val="en-GB"/>
        </w:rPr>
        <w:t xml:space="preserve"> that </w:t>
      </w:r>
      <w:r w:rsidR="005F5167" w:rsidRPr="001D01A6">
        <w:rPr>
          <w:color w:val="000000" w:themeColor="text1"/>
          <w:lang w:val="en-GB"/>
        </w:rPr>
        <w:t>were</w:t>
      </w:r>
      <w:r w:rsidR="00CD5D2A" w:rsidRPr="001D01A6">
        <w:rPr>
          <w:color w:val="000000" w:themeColor="text1"/>
          <w:lang w:val="en-GB"/>
        </w:rPr>
        <w:t xml:space="preserve"> </w:t>
      </w:r>
      <w:r w:rsidR="009779BF" w:rsidRPr="001D01A6">
        <w:rPr>
          <w:color w:val="000000" w:themeColor="text1"/>
          <w:lang w:val="en-GB"/>
        </w:rPr>
        <w:t>used</w:t>
      </w:r>
      <w:r w:rsidR="00CD5D2A" w:rsidRPr="001D01A6">
        <w:rPr>
          <w:color w:val="000000" w:themeColor="text1"/>
          <w:lang w:val="en-GB"/>
        </w:rPr>
        <w:t xml:space="preserve"> by the author</w:t>
      </w:r>
      <w:r w:rsidR="002A6461" w:rsidRPr="001D01A6">
        <w:rPr>
          <w:color w:val="000000" w:themeColor="text1"/>
          <w:lang w:val="en-GB"/>
        </w:rPr>
        <w:t>. Hence, the algorithm ANN(MLP) and logistic regre</w:t>
      </w:r>
      <w:r w:rsidR="002F7A6D" w:rsidRPr="001D01A6">
        <w:rPr>
          <w:color w:val="000000" w:themeColor="text1"/>
          <w:lang w:val="en-GB"/>
        </w:rPr>
        <w:t>ss</w:t>
      </w:r>
      <w:r w:rsidR="002A6461" w:rsidRPr="001D01A6">
        <w:rPr>
          <w:color w:val="000000" w:themeColor="text1"/>
          <w:lang w:val="en-GB"/>
        </w:rPr>
        <w:t>ion</w:t>
      </w:r>
      <w:r w:rsidR="001867A3" w:rsidRPr="001D01A6">
        <w:rPr>
          <w:color w:val="000000" w:themeColor="text1"/>
          <w:lang w:val="en-GB"/>
        </w:rPr>
        <w:t xml:space="preserve"> have better performance </w:t>
      </w:r>
      <w:r w:rsidR="001E1083" w:rsidRPr="001D01A6">
        <w:rPr>
          <w:color w:val="000000" w:themeColor="text1"/>
          <w:lang w:val="en-GB"/>
        </w:rPr>
        <w:t xml:space="preserve">on the attributes </w:t>
      </w:r>
      <w:r w:rsidR="006B60BA" w:rsidRPr="001D01A6">
        <w:rPr>
          <w:color w:val="000000" w:themeColor="text1"/>
          <w:lang w:val="en-GB"/>
        </w:rPr>
        <w:t xml:space="preserve">selected by </w:t>
      </w:r>
      <w:r w:rsidR="002F7A6D" w:rsidRPr="001D01A6">
        <w:rPr>
          <w:color w:val="000000" w:themeColor="text1"/>
          <w:lang w:val="en-GB"/>
        </w:rPr>
        <w:t xml:space="preserve">the </w:t>
      </w:r>
      <w:r w:rsidR="006B60BA" w:rsidRPr="001D01A6">
        <w:rPr>
          <w:color w:val="000000" w:themeColor="text1"/>
          <w:lang w:val="en-GB"/>
        </w:rPr>
        <w:t>author correlation feature</w:t>
      </w:r>
      <w:r w:rsidR="00AF6206" w:rsidRPr="001D01A6">
        <w:rPr>
          <w:color w:val="000000" w:themeColor="text1"/>
          <w:lang w:val="en-GB"/>
        </w:rPr>
        <w:t xml:space="preserve">, their attributes have </w:t>
      </w:r>
      <w:r w:rsidR="002F7A6D" w:rsidRPr="001D01A6">
        <w:rPr>
          <w:color w:val="000000" w:themeColor="text1"/>
          <w:lang w:val="en-GB"/>
        </w:rPr>
        <w:t xml:space="preserve">a </w:t>
      </w:r>
      <w:r w:rsidR="00AF6206" w:rsidRPr="001D01A6">
        <w:rPr>
          <w:color w:val="000000" w:themeColor="text1"/>
          <w:lang w:val="en-GB"/>
        </w:rPr>
        <w:t xml:space="preserve">common meaning and </w:t>
      </w:r>
      <w:r w:rsidR="00E75A46" w:rsidRPr="001D01A6">
        <w:rPr>
          <w:color w:val="000000" w:themeColor="text1"/>
          <w:lang w:val="en-GB"/>
        </w:rPr>
        <w:t xml:space="preserve">failed attempts to repair, love map and negative conflict </w:t>
      </w:r>
      <w:r w:rsidR="0004178C" w:rsidRPr="001D01A6">
        <w:rPr>
          <w:color w:val="000000" w:themeColor="text1"/>
          <w:lang w:val="en-GB"/>
        </w:rPr>
        <w:t>behaviours</w:t>
      </w:r>
      <w:r w:rsidR="005733F8" w:rsidRPr="001D01A6">
        <w:rPr>
          <w:color w:val="000000" w:themeColor="text1"/>
          <w:lang w:val="en-GB"/>
        </w:rPr>
        <w:t xml:space="preserve"> </w:t>
      </w:r>
      <w:r w:rsidR="00BA27D5" w:rsidRPr="001D01A6">
        <w:rPr>
          <w:color w:val="000000" w:themeColor="text1"/>
          <w:lang w:val="en-GB"/>
        </w:rPr>
        <w:fldChar w:fldCharType="begin"/>
      </w:r>
      <w:r w:rsidR="00BA27D5" w:rsidRPr="001D01A6">
        <w:rPr>
          <w:color w:val="000000" w:themeColor="text1"/>
          <w:lang w:val="en-GB"/>
        </w:rPr>
        <w:instrText xml:space="preserve"> ADDIN EN.CITE &lt;EndNote&gt;&lt;Cite&gt;&lt;Author&gt;Yöntem&lt;/Author&gt;&lt;Year&gt;2019&lt;/Year&gt;&lt;RecNum&gt;1448&lt;/RecNum&gt;&lt;DisplayText&gt;(Yöntem et al., 2019)&lt;/DisplayText&gt;&lt;record&gt;&lt;rec-number&gt;1448&lt;/rec-number&gt;&lt;foreign-keys&gt;&lt;key app="EN" db-id="efxx0wrsa9fppfesaftxeta5fvrxs2zzwxtw" timestamp="1651401617" guid="cbda5f30-7f80-49d4-a8cd-8924fcfc15be"&gt;1448&lt;/key&gt;&lt;/foreign-keys&gt;&lt;ref-type name="Journal Article"&gt;17&lt;/ref-type&gt;&lt;contributors&gt;&lt;authors&gt;&lt;author&gt;Yöntem, Mustafa Kemal&lt;/author&gt;&lt;author&gt;Kemal, ADEM&lt;/author&gt;&lt;author&gt;Ilhan, Tahsin&lt;/author&gt;&lt;author&gt;KILIÇARSLAN, Serhat&lt;/author&gt;&lt;/authors&gt;&lt;/contributors&gt;&lt;titles&gt;&lt;title&gt;Divorce prediction using correlation based feature selection and artificial neural networks&lt;/title&gt;&lt;secondary-title&gt;Nevşehir Hacı Bektaş Veli Üniversitesi SBE Dergisi&lt;/secondary-title&gt;&lt;/titles&gt;&lt;periodical&gt;&lt;full-title&gt;Nevşehir Hacı Bektaş Veli Üniversitesi SBE Dergisi&lt;/full-title&gt;&lt;/periodical&gt;&lt;pages&gt;259-273&lt;/pages&gt;&lt;volume&gt;9&lt;/volume&gt;&lt;number&gt;1&lt;/number&gt;&lt;dates&gt;&lt;year&gt;2019&lt;/year&gt;&lt;/dates&gt;&lt;urls&gt;&lt;/urls&gt;&lt;/record&gt;&lt;/Cite&gt;&lt;/EndNote&gt;</w:instrText>
      </w:r>
      <w:r w:rsidR="00BA27D5" w:rsidRPr="001D01A6">
        <w:rPr>
          <w:color w:val="000000" w:themeColor="text1"/>
          <w:lang w:val="en-GB"/>
        </w:rPr>
        <w:fldChar w:fldCharType="separate"/>
      </w:r>
      <w:r w:rsidR="00BA27D5" w:rsidRPr="001D01A6">
        <w:rPr>
          <w:color w:val="000000" w:themeColor="text1"/>
          <w:lang w:val="en-GB"/>
        </w:rPr>
        <w:t>(Yöntem et al., 2019)</w:t>
      </w:r>
      <w:r w:rsidR="00BA27D5" w:rsidRPr="001D01A6">
        <w:rPr>
          <w:color w:val="000000" w:themeColor="text1"/>
          <w:lang w:val="en-GB"/>
        </w:rPr>
        <w:fldChar w:fldCharType="end"/>
      </w:r>
      <w:r w:rsidR="005733F8" w:rsidRPr="001D01A6">
        <w:rPr>
          <w:color w:val="000000" w:themeColor="text1"/>
          <w:lang w:val="en-GB"/>
        </w:rPr>
        <w:t>.</w:t>
      </w:r>
      <w:r w:rsidR="00FD670E" w:rsidRPr="001D01A6">
        <w:rPr>
          <w:color w:val="000000" w:themeColor="text1"/>
          <w:lang w:val="en-GB"/>
        </w:rPr>
        <w:t xml:space="preserve"> </w:t>
      </w:r>
    </w:p>
    <w:p w14:paraId="40B9F703" w14:textId="542D9821" w:rsidR="00695FE6" w:rsidRPr="001D01A6" w:rsidRDefault="007E33D7" w:rsidP="0052270A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In</w:t>
      </w:r>
      <w:r w:rsidR="00C1576E" w:rsidRPr="001D01A6">
        <w:rPr>
          <w:color w:val="000000" w:themeColor="text1"/>
          <w:lang w:val="en-GB"/>
        </w:rPr>
        <w:t xml:space="preserve"> the document it is clear that </w:t>
      </w:r>
      <w:r w:rsidR="00D24E27" w:rsidRPr="001D01A6">
        <w:rPr>
          <w:color w:val="000000" w:themeColor="text1"/>
          <w:lang w:val="en-GB"/>
        </w:rPr>
        <w:t xml:space="preserve">the author </w:t>
      </w:r>
      <w:r w:rsidR="00050EA1" w:rsidRPr="001D01A6">
        <w:rPr>
          <w:color w:val="000000" w:themeColor="text1"/>
          <w:lang w:val="en-GB"/>
        </w:rPr>
        <w:t>used</w:t>
      </w:r>
      <w:r w:rsidR="00C02BE3" w:rsidRPr="001D01A6">
        <w:rPr>
          <w:color w:val="000000" w:themeColor="text1"/>
          <w:lang w:val="en-GB"/>
        </w:rPr>
        <w:t xml:space="preserve"> values of significa</w:t>
      </w:r>
      <w:r w:rsidRPr="001D01A6">
        <w:rPr>
          <w:color w:val="000000" w:themeColor="text1"/>
          <w:lang w:val="en-GB"/>
        </w:rPr>
        <w:t>n</w:t>
      </w:r>
      <w:r w:rsidR="00C02BE3" w:rsidRPr="001D01A6">
        <w:rPr>
          <w:color w:val="000000" w:themeColor="text1"/>
          <w:lang w:val="en-GB"/>
        </w:rPr>
        <w:t xml:space="preserve">ce to choose </w:t>
      </w:r>
      <w:r w:rsidR="00CD4A91" w:rsidRPr="001D01A6">
        <w:rPr>
          <w:color w:val="000000" w:themeColor="text1"/>
          <w:lang w:val="en-GB"/>
        </w:rPr>
        <w:t xml:space="preserve">the attributes </w:t>
      </w:r>
      <w:r w:rsidR="00C076C1" w:rsidRPr="001D01A6">
        <w:rPr>
          <w:color w:val="000000" w:themeColor="text1"/>
          <w:lang w:val="en-GB"/>
        </w:rPr>
        <w:t>given by the correlated-base</w:t>
      </w:r>
      <w:r w:rsidR="006255C3" w:rsidRPr="001D01A6">
        <w:rPr>
          <w:color w:val="000000" w:themeColor="text1"/>
          <w:lang w:val="en-GB"/>
        </w:rPr>
        <w:t xml:space="preserve"> feature selection method, but,</w:t>
      </w:r>
      <w:r w:rsidR="002C2D85" w:rsidRPr="001D01A6">
        <w:rPr>
          <w:color w:val="000000" w:themeColor="text1"/>
          <w:lang w:val="en-GB"/>
        </w:rPr>
        <w:t xml:space="preserve"> first</w:t>
      </w:r>
      <w:r w:rsidR="00D24E27" w:rsidRPr="001D01A6">
        <w:rPr>
          <w:color w:val="000000" w:themeColor="text1"/>
          <w:lang w:val="en-GB"/>
        </w:rPr>
        <w:t xml:space="preserve"> </w:t>
      </w:r>
      <w:r w:rsidR="0003132E" w:rsidRPr="001D01A6">
        <w:rPr>
          <w:color w:val="000000" w:themeColor="text1"/>
          <w:lang w:val="en-GB"/>
        </w:rPr>
        <w:t xml:space="preserve">It is difficult to say if the author </w:t>
      </w:r>
      <w:r w:rsidR="00DA71DA" w:rsidRPr="001D01A6">
        <w:rPr>
          <w:color w:val="000000" w:themeColor="text1"/>
          <w:lang w:val="en-GB"/>
        </w:rPr>
        <w:t xml:space="preserve">use the correlation </w:t>
      </w:r>
      <w:r w:rsidR="00603794" w:rsidRPr="001D01A6">
        <w:rPr>
          <w:color w:val="000000" w:themeColor="text1"/>
          <w:lang w:val="en-GB"/>
        </w:rPr>
        <w:t xml:space="preserve">with numeric or nominal values </w:t>
      </w:r>
      <w:r w:rsidR="003023CB" w:rsidRPr="001D01A6">
        <w:rPr>
          <w:color w:val="000000" w:themeColor="text1"/>
          <w:lang w:val="en-GB"/>
        </w:rPr>
        <w:t xml:space="preserve">because </w:t>
      </w:r>
      <w:r w:rsidR="00B70B67" w:rsidRPr="001D01A6">
        <w:rPr>
          <w:color w:val="000000" w:themeColor="text1"/>
          <w:lang w:val="en-GB"/>
        </w:rPr>
        <w:t xml:space="preserve">although the correlation feature </w:t>
      </w:r>
      <w:r w:rsidRPr="001D01A6">
        <w:rPr>
          <w:color w:val="000000" w:themeColor="text1"/>
          <w:lang w:val="en-GB"/>
        </w:rPr>
        <w:t>can</w:t>
      </w:r>
      <w:r w:rsidR="00B70B67" w:rsidRPr="001D01A6">
        <w:rPr>
          <w:color w:val="000000" w:themeColor="text1"/>
          <w:lang w:val="en-GB"/>
        </w:rPr>
        <w:t xml:space="preserve"> </w:t>
      </w:r>
      <w:r w:rsidR="00A50F7D" w:rsidRPr="001D01A6">
        <w:rPr>
          <w:color w:val="000000" w:themeColor="text1"/>
          <w:lang w:val="en-GB"/>
        </w:rPr>
        <w:t>handle nominal an</w:t>
      </w:r>
      <w:r w:rsidR="00936ED1" w:rsidRPr="001D01A6">
        <w:rPr>
          <w:color w:val="000000" w:themeColor="text1"/>
          <w:lang w:val="en-GB"/>
        </w:rPr>
        <w:t>d</w:t>
      </w:r>
      <w:r w:rsidR="00A50F7D" w:rsidRPr="001D01A6">
        <w:rPr>
          <w:color w:val="000000" w:themeColor="text1"/>
          <w:lang w:val="en-GB"/>
        </w:rPr>
        <w:t xml:space="preserve"> numeric data</w:t>
      </w:r>
      <w:r w:rsidR="00525915">
        <w:rPr>
          <w:color w:val="000000" w:themeColor="text1"/>
          <w:lang w:val="en-GB"/>
        </w:rPr>
        <w:t xml:space="preserve"> </w:t>
      </w:r>
      <w:r w:rsidR="00726D26">
        <w:rPr>
          <w:color w:val="000000" w:themeColor="text1"/>
          <w:lang w:val="en-GB"/>
        </w:rPr>
        <w:fldChar w:fldCharType="begin"/>
      </w:r>
      <w:r w:rsidR="00726D26">
        <w:rPr>
          <w:color w:val="000000" w:themeColor="text1"/>
          <w:lang w:val="en-GB"/>
        </w:rPr>
        <w:instrText xml:space="preserve"> ADDIN EN.CITE &lt;EndNote&gt;&lt;Cite&gt;&lt;Author&gt;Hall&lt;/Author&gt;&lt;Year&gt;1999&lt;/Year&gt;&lt;RecNum&gt;1449&lt;/RecNum&gt;&lt;DisplayText&gt;(Hall, 1999)&lt;/DisplayText&gt;&lt;record&gt;&lt;rec-number&gt;1449&lt;/rec-number&gt;&lt;foreign-keys&gt;&lt;key app="EN" db-id="efxx0wrsa9fppfesaftxeta5fvrxs2zzwxtw" timestamp="1651470346" guid="bfb2eb2f-2ced-4e6e-8700-e8f7cd8497c1"&gt;1449&lt;/key&gt;&lt;/foreign-keys&gt;&lt;ref-type name="Journal Article"&gt;17&lt;/ref-type&gt;&lt;contributors&gt;&lt;authors&gt;&lt;author&gt;Hall, Mark Andrew&lt;/author&gt;&lt;/authors&gt;&lt;/contributors&gt;&lt;titles&gt;&lt;title&gt;Correlation-based feature selection for machine learning&lt;/title&gt;&lt;/titles&gt;&lt;dates&gt;&lt;year&gt;1999&lt;/year&gt;&lt;/dates&gt;&lt;urls&gt;&lt;/urls&gt;&lt;/record&gt;&lt;/Cite&gt;&lt;/EndNote&gt;</w:instrText>
      </w:r>
      <w:r w:rsidR="00726D26">
        <w:rPr>
          <w:color w:val="000000" w:themeColor="text1"/>
          <w:lang w:val="en-GB"/>
        </w:rPr>
        <w:fldChar w:fldCharType="separate"/>
      </w:r>
      <w:r w:rsidR="00726D26">
        <w:rPr>
          <w:noProof/>
          <w:color w:val="000000" w:themeColor="text1"/>
          <w:lang w:val="en-GB"/>
        </w:rPr>
        <w:t>(Hall, 1999)</w:t>
      </w:r>
      <w:r w:rsidR="00726D26">
        <w:rPr>
          <w:color w:val="000000" w:themeColor="text1"/>
          <w:lang w:val="en-GB"/>
        </w:rPr>
        <w:fldChar w:fldCharType="end"/>
      </w:r>
      <w:r w:rsidR="00A50F7D" w:rsidRPr="001D01A6">
        <w:rPr>
          <w:color w:val="000000" w:themeColor="text1"/>
          <w:lang w:val="en-GB"/>
        </w:rPr>
        <w:t>,</w:t>
      </w:r>
      <w:r w:rsidR="00936ED1" w:rsidRPr="001D01A6">
        <w:rPr>
          <w:color w:val="000000" w:themeColor="text1"/>
          <w:lang w:val="en-GB"/>
        </w:rPr>
        <w:t xml:space="preserve"> </w:t>
      </w:r>
      <w:r w:rsidR="00B57F6D" w:rsidRPr="001D01A6">
        <w:rPr>
          <w:color w:val="000000" w:themeColor="text1"/>
          <w:lang w:val="en-GB"/>
        </w:rPr>
        <w:t xml:space="preserve">which the author do not indicate </w:t>
      </w:r>
      <w:r w:rsidR="003A09E3" w:rsidRPr="001D01A6">
        <w:rPr>
          <w:color w:val="000000" w:themeColor="text1"/>
          <w:lang w:val="en-GB"/>
        </w:rPr>
        <w:t>how was used. On the other hand, th</w:t>
      </w:r>
      <w:r w:rsidR="00E64753" w:rsidRPr="001D01A6">
        <w:rPr>
          <w:color w:val="000000" w:themeColor="text1"/>
          <w:lang w:val="en-GB"/>
        </w:rPr>
        <w:t xml:space="preserve">e correlation feature </w:t>
      </w:r>
      <w:r w:rsidR="00BA204D" w:rsidRPr="001D01A6">
        <w:rPr>
          <w:color w:val="000000" w:themeColor="text1"/>
          <w:lang w:val="en-GB"/>
        </w:rPr>
        <w:t>ranks</w:t>
      </w:r>
      <w:r w:rsidR="00E64753" w:rsidRPr="001D01A6">
        <w:rPr>
          <w:color w:val="000000" w:themeColor="text1"/>
          <w:lang w:val="en-GB"/>
        </w:rPr>
        <w:t xml:space="preserve"> the attributes indicating the correlation </w:t>
      </w:r>
      <w:r w:rsidR="00080B02" w:rsidRPr="001D01A6">
        <w:rPr>
          <w:color w:val="000000" w:themeColor="text1"/>
          <w:lang w:val="en-GB"/>
        </w:rPr>
        <w:t xml:space="preserve">coefficient and the author indicates that </w:t>
      </w:r>
      <w:r w:rsidR="00743678" w:rsidRPr="001D01A6">
        <w:rPr>
          <w:color w:val="000000" w:themeColor="text1"/>
          <w:lang w:val="en-GB"/>
        </w:rPr>
        <w:t xml:space="preserve">used the values of significance </w:t>
      </w:r>
      <w:r w:rsidR="00AD5FEF" w:rsidRPr="001D01A6">
        <w:rPr>
          <w:color w:val="000000" w:themeColor="text1"/>
          <w:lang w:val="en-GB"/>
        </w:rPr>
        <w:t>obtained by applying the correlation</w:t>
      </w:r>
      <w:r w:rsidR="00AB62E8" w:rsidRPr="001D01A6">
        <w:rPr>
          <w:color w:val="000000" w:themeColor="text1"/>
          <w:lang w:val="en-GB"/>
        </w:rPr>
        <w:t xml:space="preserve"> base feature from WEKA. Then</w:t>
      </w:r>
      <w:r w:rsidR="008225DE" w:rsidRPr="001D01A6">
        <w:rPr>
          <w:color w:val="000000" w:themeColor="text1"/>
          <w:lang w:val="en-GB"/>
        </w:rPr>
        <w:t xml:space="preserve">, it is not comparable </w:t>
      </w:r>
      <w:r w:rsidRPr="001D01A6">
        <w:rPr>
          <w:color w:val="000000" w:themeColor="text1"/>
          <w:lang w:val="en-GB"/>
        </w:rPr>
        <w:t xml:space="preserve">to </w:t>
      </w:r>
      <w:r w:rsidR="008225DE" w:rsidRPr="001D01A6">
        <w:rPr>
          <w:color w:val="000000" w:themeColor="text1"/>
          <w:lang w:val="en-GB"/>
        </w:rPr>
        <w:t xml:space="preserve">the method, </w:t>
      </w:r>
      <w:r w:rsidR="00BA204D" w:rsidRPr="001D01A6">
        <w:rPr>
          <w:color w:val="000000" w:themeColor="text1"/>
          <w:lang w:val="en-GB"/>
        </w:rPr>
        <w:t>but</w:t>
      </w:r>
      <w:r w:rsidR="008225DE" w:rsidRPr="001D01A6">
        <w:rPr>
          <w:color w:val="000000" w:themeColor="text1"/>
          <w:lang w:val="en-GB"/>
        </w:rPr>
        <w:t xml:space="preserve"> </w:t>
      </w:r>
      <w:r w:rsidR="009F5BB4" w:rsidRPr="001D01A6">
        <w:rPr>
          <w:color w:val="000000" w:themeColor="text1"/>
          <w:lang w:val="en-GB"/>
        </w:rPr>
        <w:t>effectively slightly increase</w:t>
      </w:r>
      <w:r w:rsidRPr="001D01A6">
        <w:rPr>
          <w:color w:val="000000" w:themeColor="text1"/>
          <w:lang w:val="en-GB"/>
        </w:rPr>
        <w:t>s</w:t>
      </w:r>
      <w:r w:rsidR="009F5BB4" w:rsidRPr="001D01A6">
        <w:rPr>
          <w:color w:val="000000" w:themeColor="text1"/>
          <w:lang w:val="en-GB"/>
        </w:rPr>
        <w:t xml:space="preserve"> </w:t>
      </w:r>
      <w:r w:rsidR="009700FD" w:rsidRPr="001D01A6">
        <w:rPr>
          <w:color w:val="000000" w:themeColor="text1"/>
          <w:lang w:val="en-GB"/>
        </w:rPr>
        <w:t>the</w:t>
      </w:r>
      <w:r w:rsidRPr="001D01A6">
        <w:rPr>
          <w:color w:val="000000" w:themeColor="text1"/>
          <w:lang w:val="en-GB"/>
        </w:rPr>
        <w:t xml:space="preserve"> </w:t>
      </w:r>
      <w:r w:rsidR="009700FD" w:rsidRPr="001D01A6">
        <w:rPr>
          <w:color w:val="000000" w:themeColor="text1"/>
          <w:lang w:val="en-GB"/>
        </w:rPr>
        <w:lastRenderedPageBreak/>
        <w:t xml:space="preserve">performance of the model. Therefore. It is conclusive to say that </w:t>
      </w:r>
      <w:r w:rsidR="008D5E39" w:rsidRPr="001D01A6">
        <w:rPr>
          <w:color w:val="000000" w:themeColor="text1"/>
          <w:lang w:val="en-GB"/>
        </w:rPr>
        <w:t xml:space="preserve">the author used their expertise in the subject to </w:t>
      </w:r>
      <w:r w:rsidR="004C5FC1" w:rsidRPr="001D01A6">
        <w:rPr>
          <w:color w:val="000000" w:themeColor="text1"/>
          <w:lang w:val="en-GB"/>
        </w:rPr>
        <w:t>determine the attributes co</w:t>
      </w:r>
      <w:r w:rsidRPr="001D01A6">
        <w:rPr>
          <w:color w:val="000000" w:themeColor="text1"/>
          <w:lang w:val="en-GB"/>
        </w:rPr>
        <w:t>mb</w:t>
      </w:r>
      <w:r w:rsidR="004C5FC1" w:rsidRPr="001D01A6">
        <w:rPr>
          <w:color w:val="000000" w:themeColor="text1"/>
          <w:lang w:val="en-GB"/>
        </w:rPr>
        <w:t>ined with a</w:t>
      </w:r>
      <w:r w:rsidR="00F90A1B" w:rsidRPr="001D01A6">
        <w:rPr>
          <w:color w:val="000000" w:themeColor="text1"/>
          <w:lang w:val="en-GB"/>
        </w:rPr>
        <w:t>n</w:t>
      </w:r>
      <w:r w:rsidR="004C5FC1" w:rsidRPr="001D01A6">
        <w:rPr>
          <w:color w:val="000000" w:themeColor="text1"/>
          <w:lang w:val="en-GB"/>
        </w:rPr>
        <w:t xml:space="preserve"> uncertain method</w:t>
      </w:r>
    </w:p>
    <w:p w14:paraId="3E6904C6" w14:textId="71887C7D" w:rsidR="00A91916" w:rsidRPr="001D01A6" w:rsidRDefault="0039038B" w:rsidP="0052270A">
      <w:pPr>
        <w:pStyle w:val="NormalData"/>
        <w:rPr>
          <w:b/>
          <w:bCs/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author attributes </w:t>
      </w:r>
      <w:r w:rsidR="00753D59" w:rsidRPr="001D01A6">
        <w:rPr>
          <w:color w:val="000000" w:themeColor="text1"/>
          <w:lang w:val="en-GB"/>
        </w:rPr>
        <w:t>show correlation with the class ex</w:t>
      </w:r>
      <w:r w:rsidR="00F90A1B" w:rsidRPr="001D01A6">
        <w:rPr>
          <w:color w:val="000000" w:themeColor="text1"/>
          <w:lang w:val="en-GB"/>
        </w:rPr>
        <w:t>c</w:t>
      </w:r>
      <w:r w:rsidR="00753D59" w:rsidRPr="001D01A6">
        <w:rPr>
          <w:color w:val="000000" w:themeColor="text1"/>
          <w:lang w:val="en-GB"/>
        </w:rPr>
        <w:t xml:space="preserve">ept </w:t>
      </w:r>
      <w:r w:rsidR="00126D26" w:rsidRPr="001D01A6">
        <w:rPr>
          <w:color w:val="000000" w:themeColor="text1"/>
          <w:lang w:val="en-GB"/>
        </w:rPr>
        <w:t xml:space="preserve">attribute 6 </w:t>
      </w:r>
      <w:r w:rsidR="00F90A1B" w:rsidRPr="001D01A6">
        <w:rPr>
          <w:color w:val="000000" w:themeColor="text1"/>
          <w:lang w:val="en-GB"/>
        </w:rPr>
        <w:t>which</w:t>
      </w:r>
      <w:r w:rsidR="00126D26" w:rsidRPr="001D01A6">
        <w:rPr>
          <w:color w:val="000000" w:themeColor="text1"/>
          <w:lang w:val="en-GB"/>
        </w:rPr>
        <w:t xml:space="preserve"> </w:t>
      </w:r>
      <w:r w:rsidR="000F5656" w:rsidRPr="001D01A6">
        <w:rPr>
          <w:color w:val="000000" w:themeColor="text1"/>
          <w:lang w:val="en-GB"/>
        </w:rPr>
        <w:t xml:space="preserve">does not </w:t>
      </w:r>
      <w:r w:rsidR="00134D47" w:rsidRPr="001D01A6">
        <w:rPr>
          <w:color w:val="000000" w:themeColor="text1"/>
          <w:lang w:val="en-GB"/>
        </w:rPr>
        <w:t>clearly show</w:t>
      </w:r>
      <w:r w:rsidR="00C74D33" w:rsidRPr="001D01A6">
        <w:rPr>
          <w:color w:val="000000" w:themeColor="text1"/>
          <w:lang w:val="en-GB"/>
        </w:rPr>
        <w:t xml:space="preserve"> the data segmentation</w:t>
      </w:r>
      <w:r w:rsidR="00C86A44" w:rsidRPr="001D01A6">
        <w:rPr>
          <w:color w:val="000000" w:themeColor="text1"/>
          <w:lang w:val="en-GB"/>
        </w:rPr>
        <w:t xml:space="preserve"> or correlation to </w:t>
      </w:r>
      <w:r w:rsidR="00F90A1B" w:rsidRPr="001D01A6">
        <w:rPr>
          <w:color w:val="000000" w:themeColor="text1"/>
          <w:lang w:val="en-GB"/>
        </w:rPr>
        <w:t xml:space="preserve">a </w:t>
      </w:r>
      <w:r w:rsidR="00C86A44" w:rsidRPr="001D01A6">
        <w:rPr>
          <w:color w:val="000000" w:themeColor="text1"/>
          <w:lang w:val="en-GB"/>
        </w:rPr>
        <w:t>specific class</w:t>
      </w:r>
      <w:r w:rsidR="00EB57A9" w:rsidRPr="001D01A6">
        <w:rPr>
          <w:color w:val="000000" w:themeColor="text1"/>
          <w:lang w:val="en-GB"/>
        </w:rPr>
        <w:t>.</w:t>
      </w:r>
      <w:r w:rsidR="00E978EB" w:rsidRPr="001D01A6">
        <w:rPr>
          <w:color w:val="000000" w:themeColor="text1"/>
          <w:lang w:val="en-GB"/>
        </w:rPr>
        <w:t xml:space="preserve"> </w:t>
      </w:r>
      <w:r w:rsidR="000F4F96" w:rsidRPr="001D01A6">
        <w:rPr>
          <w:color w:val="000000" w:themeColor="text1"/>
          <w:lang w:val="en-GB"/>
        </w:rPr>
        <w:t>it could be concluded that eliminating attribute 6 and building the model again would expect to obtain the same rate of accuracy</w:t>
      </w:r>
    </w:p>
    <w:p w14:paraId="2F4802CE" w14:textId="78A05A3F" w:rsidR="0001497F" w:rsidRPr="001D01A6" w:rsidRDefault="0001497F" w:rsidP="00442DBD">
      <w:pPr>
        <w:pStyle w:val="NormalData"/>
        <w:rPr>
          <w:color w:val="000000" w:themeColor="text1"/>
          <w:lang w:val="en-GB"/>
        </w:rPr>
      </w:pPr>
    </w:p>
    <w:p w14:paraId="212A8C08" w14:textId="55F644B8" w:rsidR="00D65E68" w:rsidRPr="001D01A6" w:rsidRDefault="00D65E68" w:rsidP="00462E1D">
      <w:pPr>
        <w:pStyle w:val="NormalData"/>
        <w:numPr>
          <w:ilvl w:val="0"/>
          <w:numId w:val="27"/>
        </w:num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 xml:space="preserve">From your table, compare the results </w:t>
      </w:r>
      <w:r w:rsidR="005E1CBC" w:rsidRPr="001D01A6">
        <w:rPr>
          <w:b/>
          <w:bCs/>
          <w:color w:val="000000" w:themeColor="text1"/>
          <w:lang w:val="en-GB"/>
        </w:rPr>
        <w:t>of the</w:t>
      </w:r>
      <w:r w:rsidR="00F90A1B" w:rsidRPr="001D01A6">
        <w:rPr>
          <w:b/>
          <w:bCs/>
          <w:color w:val="000000" w:themeColor="text1"/>
          <w:lang w:val="en-GB"/>
        </w:rPr>
        <w:t xml:space="preserve"> </w:t>
      </w:r>
      <w:r w:rsidRPr="001D01A6">
        <w:rPr>
          <w:b/>
          <w:bCs/>
          <w:color w:val="000000" w:themeColor="text1"/>
          <w:lang w:val="en-GB"/>
        </w:rPr>
        <w:t xml:space="preserve">6 most correlated </w:t>
      </w:r>
      <w:r w:rsidR="005E1CBC" w:rsidRPr="001D01A6">
        <w:rPr>
          <w:b/>
          <w:bCs/>
          <w:color w:val="000000" w:themeColor="text1"/>
          <w:lang w:val="en-GB"/>
        </w:rPr>
        <w:t>attributes to</w:t>
      </w:r>
      <w:r w:rsidRPr="001D01A6">
        <w:rPr>
          <w:b/>
          <w:bCs/>
          <w:color w:val="000000" w:themeColor="text1"/>
          <w:lang w:val="en-GB"/>
        </w:rPr>
        <w:t xml:space="preserve"> All 54 attributes. What do they tell you about ANN and logistic </w:t>
      </w:r>
      <w:r w:rsidR="009162A4" w:rsidRPr="001D01A6">
        <w:rPr>
          <w:b/>
          <w:bCs/>
          <w:color w:val="000000" w:themeColor="text1"/>
          <w:lang w:val="en-GB"/>
        </w:rPr>
        <w:t>regression?</w:t>
      </w:r>
      <w:r w:rsidRPr="001D01A6">
        <w:rPr>
          <w:b/>
          <w:bCs/>
          <w:color w:val="000000" w:themeColor="text1"/>
          <w:lang w:val="en-GB"/>
        </w:rPr>
        <w:t> [5 marks]</w:t>
      </w:r>
    </w:p>
    <w:p w14:paraId="6BDBF992" w14:textId="0FA5026C" w:rsidR="001024A7" w:rsidRPr="001D01A6" w:rsidRDefault="00E45E89" w:rsidP="00BB5412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>Methods</w:t>
      </w:r>
      <w:r w:rsidR="008C37D8" w:rsidRPr="001D01A6">
        <w:rPr>
          <w:color w:val="000000" w:themeColor="text1"/>
          <w:lang w:val="en-GB"/>
        </w:rPr>
        <w:t xml:space="preserve"> were applied to all 54 attributes and </w:t>
      </w:r>
      <w:r w:rsidR="00206745" w:rsidRPr="001D01A6">
        <w:rPr>
          <w:color w:val="000000" w:themeColor="text1"/>
          <w:lang w:val="en-GB"/>
        </w:rPr>
        <w:t xml:space="preserve">6 most </w:t>
      </w:r>
      <w:r w:rsidR="00EA396F" w:rsidRPr="001D01A6">
        <w:rPr>
          <w:color w:val="000000" w:themeColor="text1"/>
          <w:lang w:val="en-GB"/>
        </w:rPr>
        <w:t xml:space="preserve">correlated attributes. </w:t>
      </w:r>
      <w:r w:rsidR="00534F7C" w:rsidRPr="001D01A6">
        <w:rPr>
          <w:color w:val="000000" w:themeColor="text1"/>
          <w:lang w:val="en-GB"/>
        </w:rPr>
        <w:t xml:space="preserve">The results </w:t>
      </w:r>
      <w:r w:rsidR="000B16B1" w:rsidRPr="001D01A6">
        <w:rPr>
          <w:color w:val="000000" w:themeColor="text1"/>
          <w:lang w:val="en-GB"/>
        </w:rPr>
        <w:t>obtained with</w:t>
      </w:r>
      <w:r w:rsidR="00597E4D" w:rsidRPr="001D01A6">
        <w:rPr>
          <w:color w:val="000000" w:themeColor="text1"/>
          <w:lang w:val="en-GB"/>
        </w:rPr>
        <w:t xml:space="preserve"> </w:t>
      </w:r>
      <w:r w:rsidR="0009087E" w:rsidRPr="001D01A6">
        <w:rPr>
          <w:color w:val="000000" w:themeColor="text1"/>
          <w:lang w:val="en-GB"/>
        </w:rPr>
        <w:t xml:space="preserve">direct </w:t>
      </w:r>
      <w:r w:rsidR="005039FB" w:rsidRPr="001D01A6">
        <w:rPr>
          <w:color w:val="000000" w:themeColor="text1"/>
          <w:lang w:val="en-GB"/>
        </w:rPr>
        <w:t>ap</w:t>
      </w:r>
      <w:r w:rsidR="00675B76" w:rsidRPr="001D01A6">
        <w:rPr>
          <w:color w:val="000000" w:themeColor="text1"/>
          <w:lang w:val="en-GB"/>
        </w:rPr>
        <w:t>plication of methods with</w:t>
      </w:r>
      <w:r w:rsidR="000B16B1" w:rsidRPr="001D01A6">
        <w:rPr>
          <w:color w:val="000000" w:themeColor="text1"/>
          <w:lang w:val="en-GB"/>
        </w:rPr>
        <w:t xml:space="preserve"> all 54 attributes </w:t>
      </w:r>
      <w:r w:rsidR="00A122AD" w:rsidRPr="001D01A6">
        <w:rPr>
          <w:color w:val="000000" w:themeColor="text1"/>
          <w:lang w:val="en-GB"/>
        </w:rPr>
        <w:t xml:space="preserve">showed </w:t>
      </w:r>
      <w:r w:rsidR="008E336C" w:rsidRPr="001D01A6">
        <w:rPr>
          <w:color w:val="000000" w:themeColor="text1"/>
          <w:lang w:val="en-GB"/>
        </w:rPr>
        <w:t>that</w:t>
      </w:r>
      <w:r w:rsidR="00EA396F" w:rsidRPr="001D01A6">
        <w:rPr>
          <w:color w:val="000000" w:themeColor="text1"/>
          <w:lang w:val="en-GB"/>
        </w:rPr>
        <w:t xml:space="preserve"> the highest</w:t>
      </w:r>
      <w:r w:rsidR="00B10A72" w:rsidRPr="001D01A6">
        <w:rPr>
          <w:color w:val="000000" w:themeColor="text1"/>
          <w:lang w:val="en-GB"/>
        </w:rPr>
        <w:t xml:space="preserve"> success rate was </w:t>
      </w:r>
      <w:r w:rsidR="005B75BF" w:rsidRPr="001D01A6">
        <w:rPr>
          <w:color w:val="000000" w:themeColor="text1"/>
          <w:lang w:val="en-GB"/>
        </w:rPr>
        <w:t xml:space="preserve">97.6471 % by ANN </w:t>
      </w:r>
      <w:r w:rsidR="00E9620D" w:rsidRPr="001D01A6">
        <w:rPr>
          <w:color w:val="000000" w:themeColor="text1"/>
          <w:lang w:val="en-GB"/>
        </w:rPr>
        <w:t xml:space="preserve">using </w:t>
      </w:r>
      <w:r w:rsidR="00BA204D" w:rsidRPr="001D01A6">
        <w:rPr>
          <w:color w:val="000000" w:themeColor="text1"/>
          <w:lang w:val="en-GB"/>
        </w:rPr>
        <w:t>10-fold</w:t>
      </w:r>
      <w:r w:rsidR="00E9620D" w:rsidRPr="001D01A6">
        <w:rPr>
          <w:color w:val="000000" w:themeColor="text1"/>
          <w:lang w:val="en-GB"/>
        </w:rPr>
        <w:t xml:space="preserve"> cross-validation </w:t>
      </w:r>
      <w:r w:rsidR="00B819F1" w:rsidRPr="001D01A6">
        <w:rPr>
          <w:color w:val="000000" w:themeColor="text1"/>
          <w:lang w:val="en-GB"/>
        </w:rPr>
        <w:t xml:space="preserve">while </w:t>
      </w:r>
      <w:r w:rsidR="009B2A50" w:rsidRPr="001D01A6">
        <w:rPr>
          <w:color w:val="000000" w:themeColor="text1"/>
          <w:lang w:val="en-GB"/>
        </w:rPr>
        <w:t xml:space="preserve">the </w:t>
      </w:r>
      <w:r w:rsidR="001F08C3" w:rsidRPr="001D01A6">
        <w:rPr>
          <w:color w:val="000000" w:themeColor="text1"/>
          <w:lang w:val="en-GB"/>
        </w:rPr>
        <w:t xml:space="preserve">logistic regression method obtained </w:t>
      </w:r>
      <w:r w:rsidR="003E7E50" w:rsidRPr="001D01A6">
        <w:rPr>
          <w:color w:val="000000" w:themeColor="text1"/>
          <w:lang w:val="en-GB"/>
        </w:rPr>
        <w:t xml:space="preserve">96.0784 %. </w:t>
      </w:r>
      <w:r w:rsidR="00D06859" w:rsidRPr="001D01A6">
        <w:rPr>
          <w:color w:val="000000" w:themeColor="text1"/>
          <w:lang w:val="en-GB"/>
        </w:rPr>
        <w:t xml:space="preserve">In contrast, the 6 most correlated attributes </w:t>
      </w:r>
      <w:r w:rsidR="00BA204D" w:rsidRPr="001D01A6">
        <w:rPr>
          <w:color w:val="000000" w:themeColor="text1"/>
          <w:lang w:val="en-GB"/>
        </w:rPr>
        <w:t>were 97.6471</w:t>
      </w:r>
      <w:r w:rsidR="00A3049C" w:rsidRPr="001D01A6">
        <w:rPr>
          <w:color w:val="000000" w:themeColor="text1"/>
          <w:lang w:val="en-GB"/>
        </w:rPr>
        <w:t xml:space="preserve"> % </w:t>
      </w:r>
      <w:r w:rsidR="0053018D" w:rsidRPr="001D01A6">
        <w:rPr>
          <w:color w:val="000000" w:themeColor="text1"/>
          <w:lang w:val="en-GB"/>
        </w:rPr>
        <w:t xml:space="preserve">for ANN and 98.0392 % </w:t>
      </w:r>
      <w:r w:rsidR="00834C9B" w:rsidRPr="001D01A6">
        <w:rPr>
          <w:color w:val="000000" w:themeColor="text1"/>
          <w:lang w:val="en-GB"/>
        </w:rPr>
        <w:t>for logistic regression wh</w:t>
      </w:r>
      <w:r w:rsidR="006A22D4" w:rsidRPr="001D01A6">
        <w:rPr>
          <w:color w:val="000000" w:themeColor="text1"/>
          <w:lang w:val="en-GB"/>
        </w:rPr>
        <w:t>i</w:t>
      </w:r>
      <w:r w:rsidR="009B2A50" w:rsidRPr="001D01A6">
        <w:rPr>
          <w:color w:val="000000" w:themeColor="text1"/>
          <w:lang w:val="en-GB"/>
        </w:rPr>
        <w:t>c</w:t>
      </w:r>
      <w:r w:rsidR="006A22D4" w:rsidRPr="001D01A6">
        <w:rPr>
          <w:color w:val="000000" w:themeColor="text1"/>
          <w:lang w:val="en-GB"/>
        </w:rPr>
        <w:t xml:space="preserve">h is the highest </w:t>
      </w:r>
      <w:r w:rsidR="003C7F25" w:rsidRPr="001D01A6">
        <w:rPr>
          <w:color w:val="000000" w:themeColor="text1"/>
          <w:lang w:val="en-GB"/>
        </w:rPr>
        <w:t xml:space="preserve">in this comparison. </w:t>
      </w:r>
      <w:r w:rsidR="00D7142A" w:rsidRPr="001D01A6">
        <w:rPr>
          <w:color w:val="000000" w:themeColor="text1"/>
          <w:lang w:val="en-GB"/>
        </w:rPr>
        <w:t xml:space="preserve">the </w:t>
      </w:r>
      <w:r w:rsidR="00B66CE6" w:rsidRPr="001D01A6">
        <w:rPr>
          <w:color w:val="000000" w:themeColor="text1"/>
          <w:lang w:val="en-GB"/>
        </w:rPr>
        <w:t>most successful result</w:t>
      </w:r>
      <w:r w:rsidR="009D67F6" w:rsidRPr="001D01A6">
        <w:rPr>
          <w:color w:val="000000" w:themeColor="text1"/>
          <w:lang w:val="en-GB"/>
        </w:rPr>
        <w:t xml:space="preserve"> is obtained with </w:t>
      </w:r>
      <w:r w:rsidR="009B2A50" w:rsidRPr="001D01A6">
        <w:rPr>
          <w:color w:val="000000" w:themeColor="text1"/>
          <w:lang w:val="en-GB"/>
        </w:rPr>
        <w:t xml:space="preserve">the </w:t>
      </w:r>
      <w:r w:rsidR="009D67F6" w:rsidRPr="001D01A6">
        <w:rPr>
          <w:color w:val="000000" w:themeColor="text1"/>
          <w:lang w:val="en-GB"/>
        </w:rPr>
        <w:t>logistic regre</w:t>
      </w:r>
      <w:r w:rsidR="009B2A50" w:rsidRPr="001D01A6">
        <w:rPr>
          <w:color w:val="000000" w:themeColor="text1"/>
          <w:lang w:val="en-GB"/>
        </w:rPr>
        <w:t>ss</w:t>
      </w:r>
      <w:r w:rsidR="009D67F6" w:rsidRPr="001D01A6">
        <w:rPr>
          <w:color w:val="000000" w:themeColor="text1"/>
          <w:lang w:val="en-GB"/>
        </w:rPr>
        <w:t>ion model applied to</w:t>
      </w:r>
      <w:r w:rsidR="00FA2E3A" w:rsidRPr="001D01A6">
        <w:rPr>
          <w:color w:val="000000" w:themeColor="text1"/>
          <w:lang w:val="en-GB"/>
        </w:rPr>
        <w:t xml:space="preserve">gether with the correlation </w:t>
      </w:r>
      <w:r w:rsidR="00D31EB4" w:rsidRPr="001D01A6">
        <w:rPr>
          <w:color w:val="000000" w:themeColor="text1"/>
          <w:lang w:val="en-GB"/>
        </w:rPr>
        <w:t>and using the test evaluation 70:30 train:test</w:t>
      </w:r>
      <w:r w:rsidR="008F1A0E" w:rsidRPr="001D01A6">
        <w:rPr>
          <w:color w:val="000000" w:themeColor="text1"/>
          <w:lang w:val="en-GB"/>
        </w:rPr>
        <w:t>. However, it is recogni</w:t>
      </w:r>
      <w:r w:rsidR="009B2A50" w:rsidRPr="001D01A6">
        <w:rPr>
          <w:color w:val="000000" w:themeColor="text1"/>
          <w:lang w:val="en-GB"/>
        </w:rPr>
        <w:t>s</w:t>
      </w:r>
      <w:r w:rsidR="002A4DA1" w:rsidRPr="001D01A6">
        <w:rPr>
          <w:color w:val="000000" w:themeColor="text1"/>
          <w:lang w:val="en-GB"/>
        </w:rPr>
        <w:t>ed that the cross</w:t>
      </w:r>
      <w:r w:rsidR="00087169" w:rsidRPr="001D01A6">
        <w:rPr>
          <w:color w:val="000000" w:themeColor="text1"/>
          <w:lang w:val="en-GB"/>
        </w:rPr>
        <w:t>-</w:t>
      </w:r>
      <w:r w:rsidR="002A4DA1" w:rsidRPr="001D01A6">
        <w:rPr>
          <w:color w:val="000000" w:themeColor="text1"/>
          <w:lang w:val="en-GB"/>
        </w:rPr>
        <w:t>validation</w:t>
      </w:r>
      <w:r w:rsidR="00BB2065" w:rsidRPr="001D01A6">
        <w:rPr>
          <w:color w:val="000000" w:themeColor="text1"/>
          <w:lang w:val="en-GB"/>
        </w:rPr>
        <w:t xml:space="preserve"> purpose of cross-validation is to </w:t>
      </w:r>
      <w:r w:rsidR="008E5F1D" w:rsidRPr="001D01A6">
        <w:rPr>
          <w:color w:val="000000" w:themeColor="text1"/>
          <w:lang w:val="en-GB"/>
        </w:rPr>
        <w:t>evaluate</w:t>
      </w:r>
      <w:r w:rsidR="00BB2065" w:rsidRPr="001D01A6">
        <w:rPr>
          <w:color w:val="000000" w:themeColor="text1"/>
          <w:lang w:val="en-GB"/>
        </w:rPr>
        <w:t xml:space="preserve"> the predictive ability of the model with new data, </w:t>
      </w:r>
      <w:r w:rsidR="00F17DD2" w:rsidRPr="001D01A6">
        <w:rPr>
          <w:color w:val="000000" w:themeColor="text1"/>
          <w:lang w:val="en-GB"/>
        </w:rPr>
        <w:t>then, the mode</w:t>
      </w:r>
      <w:r w:rsidR="00E32235" w:rsidRPr="001D01A6">
        <w:rPr>
          <w:color w:val="000000" w:themeColor="text1"/>
          <w:lang w:val="en-GB"/>
        </w:rPr>
        <w:t>l buil</w:t>
      </w:r>
      <w:r w:rsidR="00087169" w:rsidRPr="001D01A6">
        <w:rPr>
          <w:color w:val="000000" w:themeColor="text1"/>
          <w:lang w:val="en-GB"/>
        </w:rPr>
        <w:t>t</w:t>
      </w:r>
      <w:r w:rsidR="00E32235" w:rsidRPr="001D01A6">
        <w:rPr>
          <w:color w:val="000000" w:themeColor="text1"/>
          <w:lang w:val="en-GB"/>
        </w:rPr>
        <w:t xml:space="preserve"> with cross-validation is more reliable</w:t>
      </w:r>
      <w:r w:rsidR="00467CE0" w:rsidRPr="001D01A6">
        <w:rPr>
          <w:color w:val="000000" w:themeColor="text1"/>
          <w:lang w:val="en-GB"/>
        </w:rPr>
        <w:t>.</w:t>
      </w:r>
      <w:r w:rsidR="000A2AA4" w:rsidRPr="001D01A6">
        <w:rPr>
          <w:color w:val="000000" w:themeColor="text1"/>
          <w:lang w:val="en-GB"/>
        </w:rPr>
        <w:t xml:space="preserve"> In addition, logistic regression </w:t>
      </w:r>
      <w:r w:rsidR="00087169" w:rsidRPr="001D01A6">
        <w:rPr>
          <w:color w:val="000000" w:themeColor="text1"/>
          <w:lang w:val="en-GB"/>
        </w:rPr>
        <w:t>is</w:t>
      </w:r>
      <w:r w:rsidR="001F047E" w:rsidRPr="001D01A6">
        <w:rPr>
          <w:color w:val="000000" w:themeColor="text1"/>
          <w:lang w:val="en-GB"/>
        </w:rPr>
        <w:t xml:space="preserve"> less prone to overfi</w:t>
      </w:r>
      <w:r w:rsidR="00087169" w:rsidRPr="001D01A6">
        <w:rPr>
          <w:color w:val="000000" w:themeColor="text1"/>
          <w:lang w:val="en-GB"/>
        </w:rPr>
        <w:t>t</w:t>
      </w:r>
      <w:r w:rsidR="001F047E" w:rsidRPr="001D01A6">
        <w:rPr>
          <w:color w:val="000000" w:themeColor="text1"/>
          <w:lang w:val="en-GB"/>
        </w:rPr>
        <w:t xml:space="preserve">ting than ANN due to </w:t>
      </w:r>
      <w:r w:rsidR="00EC3B1F" w:rsidRPr="001D01A6">
        <w:rPr>
          <w:color w:val="000000" w:themeColor="text1"/>
          <w:lang w:val="en-GB"/>
        </w:rPr>
        <w:t xml:space="preserve">that it is </w:t>
      </w:r>
      <w:r w:rsidR="00A14015" w:rsidRPr="001D01A6">
        <w:rPr>
          <w:color w:val="000000" w:themeColor="text1"/>
          <w:lang w:val="en-GB"/>
        </w:rPr>
        <w:t>simpler</w:t>
      </w:r>
      <w:r w:rsidR="00EC3B1F" w:rsidRPr="001D01A6">
        <w:rPr>
          <w:color w:val="000000" w:themeColor="text1"/>
          <w:lang w:val="en-GB"/>
        </w:rPr>
        <w:t xml:space="preserve"> compare</w:t>
      </w:r>
      <w:r w:rsidR="00087169" w:rsidRPr="001D01A6">
        <w:rPr>
          <w:color w:val="000000" w:themeColor="text1"/>
          <w:lang w:val="en-GB"/>
        </w:rPr>
        <w:t>d</w:t>
      </w:r>
      <w:r w:rsidR="00EC3B1F" w:rsidRPr="001D01A6">
        <w:rPr>
          <w:color w:val="000000" w:themeColor="text1"/>
          <w:lang w:val="en-GB"/>
        </w:rPr>
        <w:t xml:space="preserve"> to the </w:t>
      </w:r>
      <w:r w:rsidR="007F0111" w:rsidRPr="001D01A6">
        <w:rPr>
          <w:color w:val="000000" w:themeColor="text1"/>
          <w:lang w:val="en-GB"/>
        </w:rPr>
        <w:t>complex structure</w:t>
      </w:r>
      <w:r w:rsidR="00EC3B1F" w:rsidRPr="001D01A6">
        <w:rPr>
          <w:color w:val="000000" w:themeColor="text1"/>
          <w:lang w:val="en-GB"/>
        </w:rPr>
        <w:t xml:space="preserve"> created by </w:t>
      </w:r>
      <w:r w:rsidR="00087169" w:rsidRPr="001D01A6">
        <w:rPr>
          <w:color w:val="000000" w:themeColor="text1"/>
          <w:lang w:val="en-GB"/>
        </w:rPr>
        <w:t xml:space="preserve">the </w:t>
      </w:r>
      <w:r w:rsidR="00EC3B1F" w:rsidRPr="001D01A6">
        <w:rPr>
          <w:color w:val="000000" w:themeColor="text1"/>
          <w:lang w:val="en-GB"/>
        </w:rPr>
        <w:t>ANN technique</w:t>
      </w:r>
      <w:r w:rsidR="00BD2A0B" w:rsidRPr="001D01A6">
        <w:rPr>
          <w:color w:val="000000" w:themeColor="text1"/>
          <w:lang w:val="en-GB"/>
        </w:rPr>
        <w:t>. This also is show</w:t>
      </w:r>
      <w:r w:rsidR="00087169" w:rsidRPr="001D01A6">
        <w:rPr>
          <w:color w:val="000000" w:themeColor="text1"/>
          <w:lang w:val="en-GB"/>
        </w:rPr>
        <w:t>n</w:t>
      </w:r>
      <w:r w:rsidR="00BD2A0B" w:rsidRPr="001D01A6">
        <w:rPr>
          <w:color w:val="000000" w:themeColor="text1"/>
          <w:lang w:val="en-GB"/>
        </w:rPr>
        <w:t xml:space="preserve"> during the build model time </w:t>
      </w:r>
      <w:r w:rsidR="004277A6" w:rsidRPr="001D01A6">
        <w:rPr>
          <w:color w:val="000000" w:themeColor="text1"/>
          <w:lang w:val="en-GB"/>
        </w:rPr>
        <w:t>where ANN take 4</w:t>
      </w:r>
      <w:r w:rsidR="00BA2730" w:rsidRPr="001D01A6">
        <w:rPr>
          <w:color w:val="000000" w:themeColor="text1"/>
          <w:lang w:val="en-GB"/>
        </w:rPr>
        <w:t xml:space="preserve">2.36 </w:t>
      </w:r>
      <w:r w:rsidR="004277A6" w:rsidRPr="001D01A6">
        <w:rPr>
          <w:color w:val="000000" w:themeColor="text1"/>
          <w:lang w:val="en-GB"/>
        </w:rPr>
        <w:t xml:space="preserve">secs </w:t>
      </w:r>
      <w:r w:rsidR="00532D1D" w:rsidRPr="001D01A6">
        <w:rPr>
          <w:color w:val="000000" w:themeColor="text1"/>
          <w:lang w:val="en-GB"/>
        </w:rPr>
        <w:t>when are 54 a</w:t>
      </w:r>
      <w:r w:rsidR="00087169" w:rsidRPr="001D01A6">
        <w:rPr>
          <w:color w:val="000000" w:themeColor="text1"/>
          <w:lang w:val="en-GB"/>
        </w:rPr>
        <w:t>t</w:t>
      </w:r>
      <w:r w:rsidR="00532D1D" w:rsidRPr="001D01A6">
        <w:rPr>
          <w:color w:val="000000" w:themeColor="text1"/>
          <w:lang w:val="en-GB"/>
        </w:rPr>
        <w:t>tributes and 1</w:t>
      </w:r>
      <w:r w:rsidR="00BA2730" w:rsidRPr="001D01A6">
        <w:rPr>
          <w:color w:val="000000" w:themeColor="text1"/>
          <w:lang w:val="en-GB"/>
        </w:rPr>
        <w:t xml:space="preserve">.40 </w:t>
      </w:r>
      <w:r w:rsidR="00DA1BE8" w:rsidRPr="001D01A6">
        <w:rPr>
          <w:color w:val="000000" w:themeColor="text1"/>
          <w:lang w:val="en-GB"/>
        </w:rPr>
        <w:t xml:space="preserve">secs when there </w:t>
      </w:r>
      <w:r w:rsidR="00087169" w:rsidRPr="001D01A6">
        <w:rPr>
          <w:color w:val="000000" w:themeColor="text1"/>
          <w:lang w:val="en-GB"/>
        </w:rPr>
        <w:t>are</w:t>
      </w:r>
      <w:r w:rsidR="00DA1BE8" w:rsidRPr="001D01A6">
        <w:rPr>
          <w:color w:val="000000" w:themeColor="text1"/>
          <w:lang w:val="en-GB"/>
        </w:rPr>
        <w:t xml:space="preserve"> 6 attr</w:t>
      </w:r>
      <w:r w:rsidR="00087169" w:rsidRPr="001D01A6">
        <w:rPr>
          <w:color w:val="000000" w:themeColor="text1"/>
          <w:lang w:val="en-GB"/>
        </w:rPr>
        <w:t>i</w:t>
      </w:r>
      <w:r w:rsidR="00DA1BE8" w:rsidRPr="001D01A6">
        <w:rPr>
          <w:color w:val="000000" w:themeColor="text1"/>
          <w:lang w:val="en-GB"/>
        </w:rPr>
        <w:t>butes</w:t>
      </w:r>
      <w:r w:rsidR="00C90BCA" w:rsidRPr="001D01A6">
        <w:rPr>
          <w:color w:val="000000" w:themeColor="text1"/>
          <w:lang w:val="en-GB"/>
        </w:rPr>
        <w:t xml:space="preserve"> while logistic regre</w:t>
      </w:r>
      <w:r w:rsidR="00EC1308" w:rsidRPr="001D01A6">
        <w:rPr>
          <w:color w:val="000000" w:themeColor="text1"/>
          <w:lang w:val="en-GB"/>
        </w:rPr>
        <w:t>s</w:t>
      </w:r>
      <w:r w:rsidR="00776861" w:rsidRPr="001D01A6">
        <w:rPr>
          <w:color w:val="000000" w:themeColor="text1"/>
          <w:lang w:val="en-GB"/>
        </w:rPr>
        <w:t>sion</w:t>
      </w:r>
      <w:r w:rsidR="00C90BCA" w:rsidRPr="001D01A6">
        <w:rPr>
          <w:color w:val="000000" w:themeColor="text1"/>
          <w:lang w:val="en-GB"/>
        </w:rPr>
        <w:t xml:space="preserve"> takes </w:t>
      </w:r>
      <w:r w:rsidR="00750CD2" w:rsidRPr="001D01A6">
        <w:rPr>
          <w:color w:val="000000" w:themeColor="text1"/>
          <w:lang w:val="en-GB"/>
        </w:rPr>
        <w:t>0.01 secs to build the models in both cases</w:t>
      </w:r>
      <w:r w:rsidR="00776861" w:rsidRPr="001D01A6">
        <w:rPr>
          <w:color w:val="000000" w:themeColor="text1"/>
          <w:lang w:val="en-GB"/>
        </w:rPr>
        <w:t>. then again</w:t>
      </w:r>
      <w:r w:rsidR="00A65EC9" w:rsidRPr="001D01A6">
        <w:rPr>
          <w:color w:val="000000" w:themeColor="text1"/>
          <w:lang w:val="en-GB"/>
        </w:rPr>
        <w:t>, logistic regression overperforme</w:t>
      </w:r>
      <w:r w:rsidR="00EC1308" w:rsidRPr="001D01A6">
        <w:rPr>
          <w:color w:val="000000" w:themeColor="text1"/>
          <w:lang w:val="en-GB"/>
        </w:rPr>
        <w:t>d</w:t>
      </w:r>
      <w:r w:rsidR="00A65EC9" w:rsidRPr="001D01A6">
        <w:rPr>
          <w:color w:val="000000" w:themeColor="text1"/>
          <w:lang w:val="en-GB"/>
        </w:rPr>
        <w:t xml:space="preserve"> </w:t>
      </w:r>
      <w:r w:rsidR="00EC1308" w:rsidRPr="001D01A6">
        <w:rPr>
          <w:color w:val="000000" w:themeColor="text1"/>
          <w:lang w:val="en-GB"/>
        </w:rPr>
        <w:t xml:space="preserve">the </w:t>
      </w:r>
      <w:r w:rsidR="00A65EC9" w:rsidRPr="001D01A6">
        <w:rPr>
          <w:color w:val="000000" w:themeColor="text1"/>
          <w:lang w:val="en-GB"/>
        </w:rPr>
        <w:t xml:space="preserve">ANN technique </w:t>
      </w:r>
      <w:r w:rsidR="00C55B19" w:rsidRPr="001D01A6">
        <w:rPr>
          <w:color w:val="000000" w:themeColor="text1"/>
          <w:lang w:val="en-GB"/>
        </w:rPr>
        <w:t xml:space="preserve">to predict </w:t>
      </w:r>
      <w:r w:rsidR="003C4522" w:rsidRPr="001D01A6">
        <w:rPr>
          <w:color w:val="000000" w:themeColor="text1"/>
          <w:lang w:val="en-GB"/>
        </w:rPr>
        <w:t xml:space="preserve">and classify accurately </w:t>
      </w:r>
      <w:r w:rsidR="00F46ECB" w:rsidRPr="001D01A6">
        <w:rPr>
          <w:color w:val="000000" w:themeColor="text1"/>
          <w:lang w:val="en-GB"/>
        </w:rPr>
        <w:t>faster.</w:t>
      </w:r>
    </w:p>
    <w:p w14:paraId="76EA5EA8" w14:textId="77777777" w:rsidR="00E35482" w:rsidRPr="001D01A6" w:rsidRDefault="00E35482" w:rsidP="00E35482">
      <w:pPr>
        <w:spacing w:before="100" w:beforeAutospacing="1" w:after="100" w:afterAutospacing="1" w:line="240" w:lineRule="auto"/>
        <w:rPr>
          <w:rFonts w:ascii="Inherit" w:eastAsia="Times New Roman" w:hAnsi="Inherit" w:cs="Times New Roman"/>
          <w:color w:val="000000" w:themeColor="text1"/>
          <w:szCs w:val="24"/>
          <w:lang w:val="en-GB"/>
        </w:rPr>
      </w:pPr>
    </w:p>
    <w:p w14:paraId="370787A4" w14:textId="2B5A2902" w:rsidR="009D3A57" w:rsidRPr="001D01A6" w:rsidRDefault="009D3A57" w:rsidP="00462E1D">
      <w:pPr>
        <w:pStyle w:val="NormalData"/>
        <w:numPr>
          <w:ilvl w:val="0"/>
          <w:numId w:val="27"/>
        </w:numPr>
        <w:rPr>
          <w:b/>
          <w:bCs/>
          <w:color w:val="000000" w:themeColor="text1"/>
          <w:lang w:val="en-GB"/>
        </w:rPr>
      </w:pPr>
      <w:r w:rsidRPr="001D01A6">
        <w:rPr>
          <w:b/>
          <w:bCs/>
          <w:color w:val="000000" w:themeColor="text1"/>
          <w:lang w:val="en-GB"/>
        </w:rPr>
        <w:t>Given that accuracy of predictions is a priority, for each of the 4 configurations of datasets, identify and justify which model you will choose. </w:t>
      </w:r>
    </w:p>
    <w:p w14:paraId="36EB7FFC" w14:textId="5B482D44" w:rsidR="009D3A57" w:rsidRPr="001D01A6" w:rsidRDefault="009D3A57" w:rsidP="009D3A57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table above shows different attempts to build a model using the divorce dataset and correlation-based feature to </w:t>
      </w:r>
      <w:r w:rsidR="008E5F1D" w:rsidRPr="001D01A6">
        <w:rPr>
          <w:color w:val="000000" w:themeColor="text1"/>
          <w:lang w:val="en-GB"/>
        </w:rPr>
        <w:t>evaluate</w:t>
      </w:r>
      <w:r w:rsidRPr="001D01A6">
        <w:rPr>
          <w:color w:val="000000" w:themeColor="text1"/>
          <w:lang w:val="en-GB"/>
        </w:rPr>
        <w:t xml:space="preserve"> the techniques against subsets that show differences in the correlation results. The study demonstrates the effectiveness </w:t>
      </w:r>
      <w:r w:rsidR="004059B6" w:rsidRPr="001D01A6">
        <w:rPr>
          <w:color w:val="000000" w:themeColor="text1"/>
          <w:lang w:val="en-GB"/>
        </w:rPr>
        <w:t xml:space="preserve">of </w:t>
      </w:r>
      <w:r w:rsidRPr="001D01A6">
        <w:rPr>
          <w:color w:val="000000" w:themeColor="text1"/>
          <w:lang w:val="en-GB"/>
        </w:rPr>
        <w:t>using the correlation feature to identify the critical attributes that can determine the resulting class, in this case</w:t>
      </w:r>
      <w:r w:rsidR="004059B6" w:rsidRPr="001D01A6">
        <w:rPr>
          <w:color w:val="000000" w:themeColor="text1"/>
          <w:lang w:val="en-GB"/>
        </w:rPr>
        <w:t>,</w:t>
      </w:r>
      <w:r w:rsidRPr="001D01A6">
        <w:rPr>
          <w:color w:val="000000" w:themeColor="text1"/>
          <w:lang w:val="en-GB"/>
        </w:rPr>
        <w:t xml:space="preserve"> divor</w:t>
      </w:r>
      <w:r w:rsidR="004059B6" w:rsidRPr="001D01A6">
        <w:rPr>
          <w:color w:val="000000" w:themeColor="text1"/>
          <w:lang w:val="en-GB"/>
        </w:rPr>
        <w:t>c</w:t>
      </w:r>
      <w:r w:rsidRPr="001D01A6">
        <w:rPr>
          <w:color w:val="000000" w:themeColor="text1"/>
          <w:lang w:val="en-GB"/>
        </w:rPr>
        <w:t>e or not divor</w:t>
      </w:r>
      <w:r w:rsidR="004059B6" w:rsidRPr="001D01A6">
        <w:rPr>
          <w:color w:val="000000" w:themeColor="text1"/>
          <w:lang w:val="en-GB"/>
        </w:rPr>
        <w:t>c</w:t>
      </w:r>
      <w:r w:rsidRPr="001D01A6">
        <w:rPr>
          <w:color w:val="000000" w:themeColor="text1"/>
          <w:lang w:val="en-GB"/>
        </w:rPr>
        <w:t>e. The anal</w:t>
      </w:r>
      <w:r w:rsidR="004059B6" w:rsidRPr="001D01A6">
        <w:rPr>
          <w:color w:val="000000" w:themeColor="text1"/>
          <w:lang w:val="en-GB"/>
        </w:rPr>
        <w:t>y</w:t>
      </w:r>
      <w:r w:rsidRPr="001D01A6">
        <w:rPr>
          <w:color w:val="000000" w:themeColor="text1"/>
          <w:lang w:val="en-GB"/>
        </w:rPr>
        <w:t xml:space="preserve">sis </w:t>
      </w:r>
      <w:r w:rsidR="004059B6" w:rsidRPr="001D01A6">
        <w:rPr>
          <w:color w:val="000000" w:themeColor="text1"/>
          <w:lang w:val="en-GB"/>
        </w:rPr>
        <w:t xml:space="preserve">is </w:t>
      </w:r>
      <w:r w:rsidRPr="001D01A6">
        <w:rPr>
          <w:color w:val="000000" w:themeColor="text1"/>
          <w:lang w:val="en-GB"/>
        </w:rPr>
        <w:t>also use</w:t>
      </w:r>
      <w:r w:rsidR="004059B6" w:rsidRPr="001D01A6">
        <w:rPr>
          <w:color w:val="000000" w:themeColor="text1"/>
          <w:lang w:val="en-GB"/>
        </w:rPr>
        <w:t>d</w:t>
      </w:r>
      <w:r w:rsidRPr="001D01A6">
        <w:rPr>
          <w:color w:val="000000" w:themeColor="text1"/>
          <w:lang w:val="en-GB"/>
        </w:rPr>
        <w:t xml:space="preserve"> to </w:t>
      </w:r>
      <w:r w:rsidR="008E5F1D" w:rsidRPr="001D01A6">
        <w:rPr>
          <w:color w:val="000000" w:themeColor="text1"/>
          <w:lang w:val="en-GB"/>
        </w:rPr>
        <w:t>evaluate</w:t>
      </w:r>
      <w:r w:rsidRPr="001D01A6">
        <w:rPr>
          <w:color w:val="000000" w:themeColor="text1"/>
          <w:lang w:val="en-GB"/>
        </w:rPr>
        <w:t xml:space="preserve"> evaluation where cross-validation remains as effective to the capability to </w:t>
      </w:r>
      <w:r w:rsidR="004E1AE5" w:rsidRPr="001D01A6">
        <w:rPr>
          <w:color w:val="000000" w:themeColor="text1"/>
          <w:lang w:val="en-GB"/>
        </w:rPr>
        <w:t>evaluate</w:t>
      </w:r>
      <w:r w:rsidRPr="001D01A6">
        <w:rPr>
          <w:color w:val="000000" w:themeColor="text1"/>
          <w:lang w:val="en-GB"/>
        </w:rPr>
        <w:t xml:space="preserve"> new data and increase the accuracy of a model. </w:t>
      </w:r>
      <w:r w:rsidR="001D01A6" w:rsidRPr="001D01A6">
        <w:rPr>
          <w:color w:val="000000" w:themeColor="text1"/>
          <w:lang w:val="en-GB"/>
        </w:rPr>
        <w:t>Therefore, the</w:t>
      </w:r>
      <w:r w:rsidRPr="001D01A6">
        <w:rPr>
          <w:color w:val="000000" w:themeColor="text1"/>
          <w:lang w:val="en-GB"/>
        </w:rPr>
        <w:t xml:space="preserve"> model suggested is the logic regression that used cross-validation on the 6 most effective attributes chosen by the author understanding that those attributes choosing by the experts. The accuracy rate obtained was 98.2353% wh</w:t>
      </w:r>
      <w:r w:rsidR="004059B6" w:rsidRPr="001D01A6">
        <w:rPr>
          <w:color w:val="000000" w:themeColor="text1"/>
          <w:lang w:val="en-GB"/>
        </w:rPr>
        <w:t>ich</w:t>
      </w:r>
      <w:r w:rsidRPr="001D01A6">
        <w:rPr>
          <w:color w:val="000000" w:themeColor="text1"/>
          <w:lang w:val="en-GB"/>
        </w:rPr>
        <w:t xml:space="preserve"> is the same obtained by </w:t>
      </w:r>
      <w:r w:rsidR="004059B6" w:rsidRPr="001D01A6">
        <w:rPr>
          <w:color w:val="000000" w:themeColor="text1"/>
          <w:lang w:val="en-GB"/>
        </w:rPr>
        <w:t xml:space="preserve">the </w:t>
      </w:r>
      <w:r w:rsidRPr="001D01A6">
        <w:rPr>
          <w:color w:val="000000" w:themeColor="text1"/>
          <w:lang w:val="en-GB"/>
        </w:rPr>
        <w:t xml:space="preserve">ANN </w:t>
      </w:r>
      <w:r w:rsidR="001D01A6" w:rsidRPr="001D01A6">
        <w:rPr>
          <w:color w:val="000000" w:themeColor="text1"/>
          <w:lang w:val="en-GB"/>
        </w:rPr>
        <w:t>technique,</w:t>
      </w:r>
      <w:r w:rsidRPr="001D01A6">
        <w:rPr>
          <w:color w:val="000000" w:themeColor="text1"/>
          <w:lang w:val="en-GB"/>
        </w:rPr>
        <w:t xml:space="preserve"> but this </w:t>
      </w:r>
      <w:r w:rsidR="004059B6" w:rsidRPr="001D01A6">
        <w:rPr>
          <w:color w:val="000000" w:themeColor="text1"/>
          <w:lang w:val="en-GB"/>
        </w:rPr>
        <w:t xml:space="preserve">is </w:t>
      </w:r>
      <w:r w:rsidRPr="001D01A6">
        <w:rPr>
          <w:color w:val="000000" w:themeColor="text1"/>
          <w:lang w:val="en-GB"/>
        </w:rPr>
        <w:t>prone to overfi</w:t>
      </w:r>
      <w:r w:rsidR="00391B9A" w:rsidRPr="001D01A6">
        <w:rPr>
          <w:color w:val="000000" w:themeColor="text1"/>
          <w:lang w:val="en-GB"/>
        </w:rPr>
        <w:t>t</w:t>
      </w:r>
      <w:r w:rsidRPr="001D01A6">
        <w:rPr>
          <w:color w:val="000000" w:themeColor="text1"/>
          <w:lang w:val="en-GB"/>
        </w:rPr>
        <w:t>ting for the complex structure,</w:t>
      </w:r>
      <w:r w:rsidR="00391B9A" w:rsidRPr="001D01A6">
        <w:rPr>
          <w:color w:val="000000" w:themeColor="text1"/>
          <w:lang w:val="en-GB"/>
        </w:rPr>
        <w:t xml:space="preserve"> </w:t>
      </w:r>
      <w:r w:rsidRPr="001D01A6">
        <w:rPr>
          <w:color w:val="000000" w:themeColor="text1"/>
          <w:lang w:val="en-GB"/>
        </w:rPr>
        <w:t>where Logistic regression is less and is simplest. Another reason is that Logistic regre</w:t>
      </w:r>
      <w:r w:rsidR="00391B9A" w:rsidRPr="001D01A6">
        <w:rPr>
          <w:color w:val="000000" w:themeColor="text1"/>
          <w:lang w:val="en-GB"/>
        </w:rPr>
        <w:t>ss</w:t>
      </w:r>
      <w:r w:rsidRPr="001D01A6">
        <w:rPr>
          <w:color w:val="000000" w:themeColor="text1"/>
          <w:lang w:val="en-GB"/>
        </w:rPr>
        <w:t>ion requires less computational resources tha</w:t>
      </w:r>
      <w:r w:rsidR="00391B9A" w:rsidRPr="001D01A6">
        <w:rPr>
          <w:color w:val="000000" w:themeColor="text1"/>
          <w:lang w:val="en-GB"/>
        </w:rPr>
        <w:t>n</w:t>
      </w:r>
      <w:r w:rsidRPr="001D01A6">
        <w:rPr>
          <w:color w:val="000000" w:themeColor="text1"/>
          <w:lang w:val="en-GB"/>
        </w:rPr>
        <w:t xml:space="preserve"> the others. then, the best model to predict the outcome is Logistic Regre</w:t>
      </w:r>
      <w:r w:rsidR="00391B9A" w:rsidRPr="001D01A6">
        <w:rPr>
          <w:color w:val="000000" w:themeColor="text1"/>
          <w:lang w:val="en-GB"/>
        </w:rPr>
        <w:t>ss</w:t>
      </w:r>
      <w:r w:rsidRPr="001D01A6">
        <w:rPr>
          <w:color w:val="000000" w:themeColor="text1"/>
          <w:lang w:val="en-GB"/>
        </w:rPr>
        <w:t>ion</w:t>
      </w:r>
      <w:r w:rsidR="00391B9A" w:rsidRPr="001D01A6">
        <w:rPr>
          <w:color w:val="000000" w:themeColor="text1"/>
          <w:lang w:val="en-GB"/>
        </w:rPr>
        <w:t>.</w:t>
      </w:r>
    </w:p>
    <w:p w14:paraId="7A3DF9E6" w14:textId="4B67AC7D" w:rsidR="000A4C41" w:rsidRDefault="000A4C41">
      <w:pPr>
        <w:rPr>
          <w:color w:val="000000" w:themeColor="text1"/>
          <w:lang w:val="en-GB"/>
        </w:rPr>
      </w:pPr>
    </w:p>
    <w:p w14:paraId="63510569" w14:textId="36496A5B" w:rsidR="000F7AB0" w:rsidRDefault="000F7AB0">
      <w:pPr>
        <w:rPr>
          <w:color w:val="000000" w:themeColor="text1"/>
          <w:lang w:val="en-GB"/>
        </w:rPr>
      </w:pPr>
    </w:p>
    <w:p w14:paraId="3981FD66" w14:textId="77777777" w:rsidR="000F7AB0" w:rsidRPr="001D01A6" w:rsidRDefault="000F7AB0">
      <w:pPr>
        <w:rPr>
          <w:color w:val="000000" w:themeColor="text1"/>
          <w:lang w:val="en-GB"/>
        </w:rPr>
      </w:pPr>
    </w:p>
    <w:p w14:paraId="06176844" w14:textId="4B079AB8" w:rsidR="000A4C41" w:rsidRPr="001D01A6" w:rsidRDefault="000A4C41">
      <w:pPr>
        <w:rPr>
          <w:color w:val="000000" w:themeColor="text1"/>
          <w:lang w:val="en-GB"/>
        </w:rPr>
      </w:pPr>
    </w:p>
    <w:p w14:paraId="07A8EDE8" w14:textId="704A89E0" w:rsidR="005E2BDB" w:rsidRPr="001D01A6" w:rsidRDefault="005E2BDB" w:rsidP="005E2BDB">
      <w:pPr>
        <w:pStyle w:val="Heading1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lastRenderedPageBreak/>
        <w:t xml:space="preserve">References </w:t>
      </w:r>
    </w:p>
    <w:p w14:paraId="76983B00" w14:textId="77777777" w:rsidR="00D70AA2" w:rsidRPr="001D01A6" w:rsidRDefault="00D70AA2" w:rsidP="00D70AA2">
      <w:pPr>
        <w:rPr>
          <w:lang w:val="en-GB"/>
        </w:rPr>
      </w:pPr>
    </w:p>
    <w:p w14:paraId="4E02597D" w14:textId="77777777" w:rsidR="00726D26" w:rsidRPr="00726D26" w:rsidRDefault="00F46304" w:rsidP="00726D26">
      <w:pPr>
        <w:pStyle w:val="EndNoteBibliography"/>
        <w:ind w:left="720" w:hanging="720"/>
      </w:pPr>
      <w:r w:rsidRPr="001D01A6">
        <w:rPr>
          <w:color w:val="000000" w:themeColor="text1"/>
          <w:lang w:val="en-GB"/>
        </w:rPr>
        <w:fldChar w:fldCharType="begin"/>
      </w:r>
      <w:r w:rsidRPr="001D01A6">
        <w:rPr>
          <w:color w:val="000000" w:themeColor="text1"/>
          <w:lang w:val="en-GB"/>
        </w:rPr>
        <w:instrText xml:space="preserve"> ADDIN EN.REFLIST </w:instrText>
      </w:r>
      <w:r w:rsidRPr="001D01A6">
        <w:rPr>
          <w:color w:val="000000" w:themeColor="text1"/>
          <w:lang w:val="en-GB"/>
        </w:rPr>
        <w:fldChar w:fldCharType="separate"/>
      </w:r>
      <w:r w:rsidR="00726D26" w:rsidRPr="00726D26">
        <w:t xml:space="preserve">Hall, M. A. (1999). Correlation-based feature selection for machine learning. </w:t>
      </w:r>
    </w:p>
    <w:p w14:paraId="09E99787" w14:textId="77777777" w:rsidR="00726D26" w:rsidRPr="00726D26" w:rsidRDefault="00726D26" w:rsidP="00726D26">
      <w:pPr>
        <w:pStyle w:val="EndNoteBibliography"/>
        <w:spacing w:after="0"/>
      </w:pPr>
    </w:p>
    <w:p w14:paraId="3E95CD44" w14:textId="77777777" w:rsidR="00726D26" w:rsidRPr="00726D26" w:rsidRDefault="00726D26" w:rsidP="00726D26">
      <w:pPr>
        <w:pStyle w:val="EndNoteBibliography"/>
        <w:ind w:left="720" w:hanging="720"/>
      </w:pPr>
      <w:r w:rsidRPr="00726D26">
        <w:t xml:space="preserve">Hanafy, M., &amp; Ming, R. (2021). Machine learning approaches for auto insurance big data. </w:t>
      </w:r>
      <w:r w:rsidRPr="00726D26">
        <w:rPr>
          <w:i/>
        </w:rPr>
        <w:t>Risks, 9</w:t>
      </w:r>
      <w:r w:rsidRPr="00726D26">
        <w:t xml:space="preserve">(2), 42. </w:t>
      </w:r>
    </w:p>
    <w:p w14:paraId="0C2A0639" w14:textId="77777777" w:rsidR="00726D26" w:rsidRPr="00726D26" w:rsidRDefault="00726D26" w:rsidP="00726D26">
      <w:pPr>
        <w:pStyle w:val="EndNoteBibliography"/>
        <w:spacing w:after="0"/>
      </w:pPr>
    </w:p>
    <w:p w14:paraId="1B81BC5A" w14:textId="77777777" w:rsidR="00726D26" w:rsidRPr="00726D26" w:rsidRDefault="00726D26" w:rsidP="00726D26">
      <w:pPr>
        <w:pStyle w:val="EndNoteBibliography"/>
        <w:ind w:left="720" w:hanging="720"/>
      </w:pPr>
      <w:r w:rsidRPr="00726D26">
        <w:t xml:space="preserve">Ngai, E. W., Hu, Y., Wong, Y. H., Chen, Y., &amp; Sun, X. (2011). The application of data mining techniques in financial fraud detection: A classification framework and an academic review of literature. </w:t>
      </w:r>
      <w:r w:rsidRPr="00726D26">
        <w:rPr>
          <w:i/>
        </w:rPr>
        <w:t>Decision support systems, 50</w:t>
      </w:r>
      <w:r w:rsidRPr="00726D26">
        <w:t xml:space="preserve">(3), 559-569. </w:t>
      </w:r>
    </w:p>
    <w:p w14:paraId="7CBB4601" w14:textId="77777777" w:rsidR="00726D26" w:rsidRPr="00726D26" w:rsidRDefault="00726D26" w:rsidP="00726D26">
      <w:pPr>
        <w:pStyle w:val="EndNoteBibliography"/>
        <w:spacing w:after="0"/>
      </w:pPr>
    </w:p>
    <w:p w14:paraId="2CCDEE03" w14:textId="77777777" w:rsidR="00726D26" w:rsidRPr="007C48EB" w:rsidRDefault="00726D26" w:rsidP="00726D26">
      <w:pPr>
        <w:pStyle w:val="EndNoteBibliography"/>
        <w:ind w:left="720" w:hanging="720"/>
        <w:rPr>
          <w:lang w:val="fi-FI"/>
        </w:rPr>
      </w:pPr>
      <w:r w:rsidRPr="00726D26">
        <w:t xml:space="preserve">Pesantez-Narvaez, J., Guillen, M., &amp; Alcañiz, M. (2019). Predicting motor insurance claims using telematics data—XGBoost versus logistic regression. </w:t>
      </w:r>
      <w:r w:rsidRPr="007C48EB">
        <w:rPr>
          <w:i/>
          <w:lang w:val="fi-FI"/>
        </w:rPr>
        <w:t>Risks, 7</w:t>
      </w:r>
      <w:r w:rsidRPr="007C48EB">
        <w:rPr>
          <w:lang w:val="fi-FI"/>
        </w:rPr>
        <w:t xml:space="preserve">(2), 70. </w:t>
      </w:r>
    </w:p>
    <w:p w14:paraId="2D715BA4" w14:textId="77777777" w:rsidR="00726D26" w:rsidRPr="007C48EB" w:rsidRDefault="00726D26" w:rsidP="00726D26">
      <w:pPr>
        <w:pStyle w:val="EndNoteBibliography"/>
        <w:spacing w:after="0"/>
        <w:rPr>
          <w:lang w:val="fi-FI"/>
        </w:rPr>
      </w:pPr>
    </w:p>
    <w:p w14:paraId="6C1D3C24" w14:textId="77777777" w:rsidR="00726D26" w:rsidRPr="00726D26" w:rsidRDefault="00726D26" w:rsidP="00726D26">
      <w:pPr>
        <w:pStyle w:val="EndNoteBibliography"/>
        <w:ind w:left="720" w:hanging="720"/>
      </w:pPr>
      <w:r w:rsidRPr="007C48EB">
        <w:rPr>
          <w:lang w:val="fi-FI"/>
        </w:rPr>
        <w:t xml:space="preserve">Yöntem, M. K., Kemal, A., Ilhan, T., &amp; KILIÇARSLAN, S. (2019). </w:t>
      </w:r>
      <w:r w:rsidRPr="00726D26">
        <w:t xml:space="preserve">Divorce prediction using correlation based feature selection and artificial neural networks. </w:t>
      </w:r>
      <w:r w:rsidRPr="00726D26">
        <w:rPr>
          <w:i/>
        </w:rPr>
        <w:t>Nevşehir Hacı Bektaş Veli Üniversitesi SBE Dergisi, 9</w:t>
      </w:r>
      <w:r w:rsidRPr="00726D26">
        <w:t xml:space="preserve">(1), 259-273. </w:t>
      </w:r>
    </w:p>
    <w:p w14:paraId="66A898A0" w14:textId="77777777" w:rsidR="00726D26" w:rsidRPr="00726D26" w:rsidRDefault="00726D26" w:rsidP="00726D26">
      <w:pPr>
        <w:pStyle w:val="EndNoteBibliography"/>
      </w:pPr>
    </w:p>
    <w:p w14:paraId="54E94783" w14:textId="4AE311D0" w:rsidR="004721B9" w:rsidRDefault="00F46304" w:rsidP="005E2BDB">
      <w:pPr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fldChar w:fldCharType="end"/>
      </w:r>
    </w:p>
    <w:p w14:paraId="042F37A7" w14:textId="2276A20A" w:rsidR="000F7AB0" w:rsidRDefault="000F7AB0" w:rsidP="005E2BDB">
      <w:pPr>
        <w:rPr>
          <w:color w:val="000000" w:themeColor="text1"/>
          <w:lang w:val="en-GB"/>
        </w:rPr>
      </w:pPr>
    </w:p>
    <w:p w14:paraId="3C331F18" w14:textId="103C9DCF" w:rsidR="000F7AB0" w:rsidRDefault="000F7AB0" w:rsidP="005E2BDB">
      <w:pPr>
        <w:rPr>
          <w:color w:val="000000" w:themeColor="text1"/>
          <w:lang w:val="en-GB"/>
        </w:rPr>
      </w:pPr>
    </w:p>
    <w:p w14:paraId="007EC99F" w14:textId="1B098DD0" w:rsidR="000F7AB0" w:rsidRDefault="000F7AB0" w:rsidP="005E2BDB">
      <w:pPr>
        <w:rPr>
          <w:color w:val="000000" w:themeColor="text1"/>
          <w:lang w:val="en-GB"/>
        </w:rPr>
      </w:pPr>
    </w:p>
    <w:p w14:paraId="58922F1E" w14:textId="7B266CF8" w:rsidR="000F7AB0" w:rsidRDefault="000F7AB0" w:rsidP="005E2BDB">
      <w:pPr>
        <w:rPr>
          <w:color w:val="000000" w:themeColor="text1"/>
          <w:lang w:val="en-GB"/>
        </w:rPr>
      </w:pPr>
    </w:p>
    <w:p w14:paraId="0C2F712A" w14:textId="13151088" w:rsidR="000F7AB0" w:rsidRDefault="000F7AB0" w:rsidP="005E2BDB">
      <w:pPr>
        <w:rPr>
          <w:color w:val="000000" w:themeColor="text1"/>
          <w:lang w:val="en-GB"/>
        </w:rPr>
      </w:pPr>
    </w:p>
    <w:p w14:paraId="2A27F4B2" w14:textId="59E3087C" w:rsidR="000F7AB0" w:rsidRDefault="000F7AB0" w:rsidP="005E2BDB">
      <w:pPr>
        <w:rPr>
          <w:color w:val="000000" w:themeColor="text1"/>
          <w:lang w:val="en-GB"/>
        </w:rPr>
      </w:pPr>
    </w:p>
    <w:p w14:paraId="75C9633F" w14:textId="49F15ECC" w:rsidR="000F7AB0" w:rsidRDefault="000F7AB0" w:rsidP="005E2BDB">
      <w:pPr>
        <w:rPr>
          <w:color w:val="000000" w:themeColor="text1"/>
          <w:lang w:val="en-GB"/>
        </w:rPr>
      </w:pPr>
    </w:p>
    <w:p w14:paraId="4BCE9C23" w14:textId="5048D75C" w:rsidR="000F7AB0" w:rsidRDefault="000F7AB0" w:rsidP="005E2BDB">
      <w:pPr>
        <w:rPr>
          <w:color w:val="000000" w:themeColor="text1"/>
          <w:lang w:val="en-GB"/>
        </w:rPr>
      </w:pPr>
    </w:p>
    <w:p w14:paraId="157ACCCD" w14:textId="230F88ED" w:rsidR="000F7AB0" w:rsidRDefault="000F7AB0" w:rsidP="005E2BDB">
      <w:pPr>
        <w:rPr>
          <w:color w:val="000000" w:themeColor="text1"/>
          <w:lang w:val="en-GB"/>
        </w:rPr>
      </w:pPr>
    </w:p>
    <w:p w14:paraId="2604A545" w14:textId="1B45123F" w:rsidR="000F7AB0" w:rsidRDefault="000F7AB0" w:rsidP="005E2BDB">
      <w:pPr>
        <w:rPr>
          <w:color w:val="000000" w:themeColor="text1"/>
          <w:lang w:val="en-GB"/>
        </w:rPr>
      </w:pPr>
    </w:p>
    <w:p w14:paraId="43D9CDFB" w14:textId="15C000E2" w:rsidR="000F7AB0" w:rsidRDefault="000F7AB0" w:rsidP="005E2BDB">
      <w:pPr>
        <w:rPr>
          <w:color w:val="000000" w:themeColor="text1"/>
          <w:lang w:val="en-GB"/>
        </w:rPr>
      </w:pPr>
    </w:p>
    <w:p w14:paraId="035E074A" w14:textId="77777777" w:rsidR="000F7AB0" w:rsidRPr="001D01A6" w:rsidRDefault="000F7AB0" w:rsidP="000F7AB0">
      <w:pPr>
        <w:pStyle w:val="Heading1"/>
        <w:rPr>
          <w:color w:val="000000" w:themeColor="text1"/>
          <w:lang w:val="en-GB"/>
        </w:rPr>
      </w:pPr>
      <w:bookmarkStart w:id="22" w:name="_Toc102329884"/>
      <w:r w:rsidRPr="001D01A6">
        <w:rPr>
          <w:color w:val="000000" w:themeColor="text1"/>
          <w:lang w:val="en-GB"/>
        </w:rPr>
        <w:lastRenderedPageBreak/>
        <w:t xml:space="preserve">Appendix A </w:t>
      </w:r>
      <w:bookmarkEnd w:id="22"/>
      <w:r w:rsidRPr="001D01A6">
        <w:rPr>
          <w:color w:val="000000" w:themeColor="text1"/>
          <w:lang w:val="en-GB"/>
        </w:rPr>
        <w:t>Results</w:t>
      </w:r>
    </w:p>
    <w:p w14:paraId="494A4759" w14:textId="465E39C3" w:rsidR="000F7AB0" w:rsidRPr="001D01A6" w:rsidRDefault="000F7AB0" w:rsidP="000F7AB0">
      <w:pPr>
        <w:pStyle w:val="NormalData"/>
        <w:rPr>
          <w:color w:val="000000" w:themeColor="text1"/>
          <w:lang w:val="en-GB"/>
        </w:rPr>
      </w:pPr>
      <w:r w:rsidRPr="001D01A6">
        <w:rPr>
          <w:color w:val="000000" w:themeColor="text1"/>
          <w:lang w:val="en-GB"/>
        </w:rPr>
        <w:t xml:space="preserve">The system used in the study for the application Intel(R) </w:t>
      </w:r>
      <w:r w:rsidR="005E1CBC" w:rsidRPr="001D01A6">
        <w:rPr>
          <w:color w:val="000000" w:themeColor="text1"/>
          <w:lang w:val="en-GB"/>
        </w:rPr>
        <w:t>Core (</w:t>
      </w:r>
      <w:r w:rsidRPr="001D01A6">
        <w:rPr>
          <w:color w:val="000000" w:themeColor="text1"/>
          <w:lang w:val="en-GB"/>
        </w:rPr>
        <w:t>TM) i7-8550U CPU @ 1.80GHz   1.99 GHz processor, 8.00 GB DDR3 RAM.</w:t>
      </w:r>
    </w:p>
    <w:tbl>
      <w:tblPr>
        <w:tblW w:w="10456" w:type="dxa"/>
        <w:tblLayout w:type="fixed"/>
        <w:tblLook w:val="04A0" w:firstRow="1" w:lastRow="0" w:firstColumn="1" w:lastColumn="0" w:noHBand="0" w:noVBand="1"/>
      </w:tblPr>
      <w:tblGrid>
        <w:gridCol w:w="1435"/>
        <w:gridCol w:w="1080"/>
        <w:gridCol w:w="4305"/>
        <w:gridCol w:w="3636"/>
      </w:tblGrid>
      <w:tr w:rsidR="000F7AB0" w:rsidRPr="001D01A6" w14:paraId="4BB1ABAC" w14:textId="77777777" w:rsidTr="004D02DF">
        <w:trPr>
          <w:trHeight w:val="288"/>
        </w:trPr>
        <w:tc>
          <w:tcPr>
            <w:tcW w:w="14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419FF44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Classification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306B248E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Number of features (Dataset)</w:t>
            </w:r>
          </w:p>
        </w:tc>
        <w:tc>
          <w:tcPr>
            <w:tcW w:w="4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1966307B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Model (10fold cross valid.)</w:t>
            </w:r>
          </w:p>
        </w:tc>
        <w:tc>
          <w:tcPr>
            <w:tcW w:w="36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005EB0CF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Model 70:30 train:test split)</w:t>
            </w:r>
          </w:p>
        </w:tc>
      </w:tr>
      <w:tr w:rsidR="000F7AB0" w:rsidRPr="001D01A6" w14:paraId="32C72E3F" w14:textId="77777777" w:rsidTr="004D02DF">
        <w:trPr>
          <w:trHeight w:val="46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9BC2E6"/>
            <w:vAlign w:val="center"/>
            <w:hideMark/>
          </w:tcPr>
          <w:p w14:paraId="7A13C158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Technique</w:t>
            </w:r>
          </w:p>
        </w:tc>
        <w:tc>
          <w:tcPr>
            <w:tcW w:w="108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ED4FB8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4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5181E56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36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950909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</w:p>
        </w:tc>
      </w:tr>
      <w:tr w:rsidR="000F7AB0" w:rsidRPr="001D01A6" w14:paraId="3B4410FE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45EE5F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ANN(MLP)</w:t>
            </w:r>
          </w:p>
        </w:tc>
        <w:tc>
          <w:tcPr>
            <w:tcW w:w="10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D670EC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All 54 attributes (</w:t>
            </w:r>
            <w:proofErr w:type="gramStart"/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di.vorce</w:t>
            </w:r>
            <w:proofErr w:type="gramEnd"/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_</w:t>
            </w:r>
          </w:p>
          <w:p w14:paraId="6CB719B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proofErr w:type="gramStart"/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nominal.arff</w:t>
            </w:r>
            <w:proofErr w:type="gramEnd"/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)</w:t>
            </w: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761CD8E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57B17B86" wp14:editId="4EDC9ECB">
                  <wp:extent cx="2457938" cy="1500125"/>
                  <wp:effectExtent l="0" t="0" r="0" b="5080"/>
                  <wp:docPr id="1" name="Picture 1" descr="A picture containing graphical user inte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A picture containing graphical user interface&#10;&#10;Description automatically generated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67977" cy="15062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179F39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00C4A6CB" wp14:editId="133F7372">
                  <wp:extent cx="2204975" cy="1484442"/>
                  <wp:effectExtent l="0" t="0" r="5080" b="1905"/>
                  <wp:docPr id="3" name="Picture 3" descr="Table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Table&#10;&#10;Description automatically generated with low confidence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23182" cy="1496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156AB6C7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4CBE75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J48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3374B5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511144E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043C8AA6" wp14:editId="219FC40E">
                  <wp:extent cx="2068643" cy="2243101"/>
                  <wp:effectExtent l="0" t="0" r="8255" b="5080"/>
                  <wp:docPr id="4" name="Picture 4" descr="Table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4" descr="Table&#10;&#10;Description automatically generated with low confidence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2031" cy="22576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B44B1EC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093122B2" wp14:editId="3D0CBB14">
                  <wp:extent cx="1984602" cy="2278505"/>
                  <wp:effectExtent l="0" t="0" r="0" b="7620"/>
                  <wp:docPr id="5" name="Picture 5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 descr="A picture containing table&#10;&#10;Description automatically generated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89742" cy="22844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5B8297C7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F2B680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Logistic Regression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502DE8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1FDFC3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C71B723" wp14:editId="218B72D0">
                  <wp:extent cx="2608288" cy="1645618"/>
                  <wp:effectExtent l="0" t="0" r="1905" b="0"/>
                  <wp:docPr id="6" name="Picture 6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A picture containing table&#10;&#10;Description automatically generated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8889" cy="16586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7C1A92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7DC058C5" wp14:editId="571A7B25">
                  <wp:extent cx="2321845" cy="1654760"/>
                  <wp:effectExtent l="0" t="0" r="2540" b="3175"/>
                  <wp:docPr id="7" name="Picture 7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Picture 7" descr="A picture containing text&#10;&#10;Description automatically generated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384" cy="16779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3FE6774C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C059512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ANN(MLP)</w:t>
            </w:r>
          </w:p>
        </w:tc>
        <w:tc>
          <w:tcPr>
            <w:tcW w:w="10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D349CF8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6 most correlated attributes / (divorce_</w:t>
            </w:r>
          </w:p>
          <w:p w14:paraId="2676B03C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nomina</w:t>
            </w:r>
          </w:p>
          <w:p w14:paraId="3253B4FB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l_most6.arff)</w:t>
            </w: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052CA1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DF324C4" wp14:editId="63D64360">
                  <wp:extent cx="2414673" cy="1542518"/>
                  <wp:effectExtent l="0" t="0" r="5080" b="635"/>
                  <wp:docPr id="9" name="Picture 9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A picture containing table&#10;&#10;Description automatically generated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25080" cy="15491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1FA415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DE3A15A" wp14:editId="10B1CD9E">
                  <wp:extent cx="2137915" cy="1509827"/>
                  <wp:effectExtent l="0" t="0" r="0" b="0"/>
                  <wp:docPr id="10" name="Picture 10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Picture 10" descr="Table&#10;&#10;Description automatically generated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52044" cy="15198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377C5647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77B64E5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lastRenderedPageBreak/>
              <w:t>J48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DA6735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CB610B5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1029EAA9" wp14:editId="331C1B14">
                  <wp:extent cx="2467937" cy="2653253"/>
                  <wp:effectExtent l="0" t="0" r="8890" b="0"/>
                  <wp:docPr id="11" name="Picture 11" descr="Timeline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Picture 11" descr="Timeline&#10;&#10;Description automatically generated with low confidence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85537" cy="26721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ABA8ED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5847A542" wp14:editId="4F9BAA65">
                  <wp:extent cx="2151266" cy="2686131"/>
                  <wp:effectExtent l="0" t="0" r="1905" b="0"/>
                  <wp:docPr id="13" name="Picture 13" descr="Table, timelin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Picture 13" descr="Table, timeline&#10;&#10;Description automatically generated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7369" cy="27062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3408D49E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806B4E4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Logistic Regression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65329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C13EE9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1E4C13B" wp14:editId="5FD5B46C">
                  <wp:extent cx="2387296" cy="1511164"/>
                  <wp:effectExtent l="0" t="0" r="0" b="0"/>
                  <wp:docPr id="22" name="Picture 22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 descr="A picture containing table&#10;&#10;Description automatically generated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09112" cy="15249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97439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47771B9" wp14:editId="15527B8F">
                  <wp:extent cx="2166066" cy="1506270"/>
                  <wp:effectExtent l="0" t="0" r="5715" b="0"/>
                  <wp:docPr id="23" name="Picture 23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" name="Picture 23" descr="Table&#10;&#10;Description automatically generated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84303" cy="15189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4417E017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D1864B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ANN(MLP)</w:t>
            </w:r>
          </w:p>
        </w:tc>
        <w:tc>
          <w:tcPr>
            <w:tcW w:w="10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E19BD5D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6 least correlated attributes / (divorce_nominal_least6.arff)</w:t>
            </w: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829BFB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185ADD04" wp14:editId="70DDA18A">
                  <wp:extent cx="2418899" cy="1507362"/>
                  <wp:effectExtent l="0" t="0" r="635" b="0"/>
                  <wp:docPr id="24" name="Picture 24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 descr="A picture containing table&#10;&#10;Description automatically generated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50239" cy="15268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9A6EE7B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018B2917" wp14:editId="52B417DE">
                  <wp:extent cx="2286397" cy="1630363"/>
                  <wp:effectExtent l="0" t="0" r="0" b="8255"/>
                  <wp:docPr id="25" name="Picture 25" descr="Table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Picture 25" descr="Table&#10;&#10;Description automatically generated with medium confidence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8608" cy="1646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0F4AD526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FCB269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J48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55611B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D7AFF0E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6204888C" wp14:editId="62F7538D">
                  <wp:extent cx="2527764" cy="1573513"/>
                  <wp:effectExtent l="0" t="0" r="6350" b="8255"/>
                  <wp:docPr id="26" name="Picture 26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Picture 26" descr="A picture containing table&#10;&#10;Description automatically generated"/>
                          <pic:cNvPicPr/>
                        </pic:nvPicPr>
                        <pic:blipFill>
                          <a:blip r:embed="rId3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1860" cy="15822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297A969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454D2941" wp14:editId="3C348512">
                  <wp:extent cx="2315710" cy="1620510"/>
                  <wp:effectExtent l="0" t="0" r="8890" b="0"/>
                  <wp:docPr id="27" name="Picture 27" descr="Table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 descr="Table&#10;&#10;Description automatically generated with low confidence"/>
                          <pic:cNvPicPr/>
                        </pic:nvPicPr>
                        <pic:blipFill>
                          <a:blip r:embed="rId3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25331" cy="16272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4C2992CC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DFC888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lastRenderedPageBreak/>
              <w:t>Logistic Regression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1CDCF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655446B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45E1D0F1" wp14:editId="03197962">
                  <wp:extent cx="2467081" cy="1585239"/>
                  <wp:effectExtent l="0" t="0" r="0" b="0"/>
                  <wp:docPr id="28" name="Picture 28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Table&#10;&#10;Description automatically generated"/>
                          <pic:cNvPicPr/>
                        </pic:nvPicPr>
                        <pic:blipFill>
                          <a:blip r:embed="rId3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96976" cy="16044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2EBD85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03525130" wp14:editId="080154D7">
                  <wp:extent cx="2520358" cy="1766852"/>
                  <wp:effectExtent l="0" t="0" r="0" b="5080"/>
                  <wp:docPr id="29" name="Picture 29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Table&#10;&#10;Description automatically generated"/>
                          <pic:cNvPicPr/>
                        </pic:nvPicPr>
                        <pic:blipFill>
                          <a:blip r:embed="rId3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5354" cy="17843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37EB43CF" w14:textId="77777777" w:rsidTr="004D02DF">
        <w:trPr>
          <w:trHeight w:val="612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18322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ANN(MLP)</w:t>
            </w:r>
          </w:p>
        </w:tc>
        <w:tc>
          <w:tcPr>
            <w:tcW w:w="108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40A630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16"/>
                <w:szCs w:val="16"/>
                <w:lang w:val="en-GB"/>
              </w:rPr>
              <w:t>Attributes proposed by the authors (divorce_nominal_author6.arff)</w:t>
            </w: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345C9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362081A3" wp14:editId="181A0BA6">
                  <wp:extent cx="2608788" cy="1637160"/>
                  <wp:effectExtent l="0" t="0" r="1270" b="1270"/>
                  <wp:docPr id="30" name="Picture 30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0" descr="A picture containing table&#10;&#10;Description automatically generated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4773" cy="16471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3D044C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3A3DA0DE" wp14:editId="69513C03">
                  <wp:extent cx="2497471" cy="1746988"/>
                  <wp:effectExtent l="0" t="0" r="0" b="5715"/>
                  <wp:docPr id="31" name="Picture 31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1" name="Picture 31" descr="Table&#10;&#10;Description automatically generated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32954" cy="17718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0EFA21DA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953AE8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J48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301C6E7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6383F9E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6C783759" wp14:editId="5AF03FA0">
                  <wp:extent cx="2357759" cy="1471516"/>
                  <wp:effectExtent l="0" t="0" r="4445" b="0"/>
                  <wp:docPr id="32" name="Picture 32" descr="A picture containing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Picture 32" descr="A picture containing table&#10;&#10;Description automatically generated"/>
                          <pic:cNvPicPr/>
                        </pic:nvPicPr>
                        <pic:blipFill>
                          <a:blip r:embed="rId3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63466" cy="14750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6ED76F9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4DC5C55A" wp14:editId="3730DA93">
                  <wp:extent cx="2027526" cy="1399082"/>
                  <wp:effectExtent l="0" t="0" r="0" b="0"/>
                  <wp:docPr id="33" name="Picture 33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" name="Picture 33" descr="Table&#10;&#10;Description automatically generated"/>
                          <pic:cNvPicPr/>
                        </pic:nvPicPr>
                        <pic:blipFill>
                          <a:blip r:embed="rId3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3873" cy="14172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F7AB0" w:rsidRPr="001D01A6" w14:paraId="38CC9276" w14:textId="77777777" w:rsidTr="004D02DF">
        <w:trPr>
          <w:trHeight w:val="288"/>
        </w:trPr>
        <w:tc>
          <w:tcPr>
            <w:tcW w:w="143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F1512F" w14:textId="77777777" w:rsidR="000F7AB0" w:rsidRPr="001D01A6" w:rsidRDefault="000F7AB0" w:rsidP="004D02DF">
            <w:pPr>
              <w:spacing w:before="0" w:after="0" w:line="240" w:lineRule="auto"/>
              <w:jc w:val="center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Logistic Regression</w:t>
            </w:r>
          </w:p>
        </w:tc>
        <w:tc>
          <w:tcPr>
            <w:tcW w:w="108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4394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</w:p>
        </w:tc>
        <w:tc>
          <w:tcPr>
            <w:tcW w:w="43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2D59A3A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683DFAD0" wp14:editId="2CCBED5B">
                  <wp:extent cx="2570090" cy="1620733"/>
                  <wp:effectExtent l="0" t="0" r="1905" b="0"/>
                  <wp:docPr id="34" name="Picture 34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Picture 34" descr="Table&#10;&#10;Description automatically generated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97267" cy="16378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8A8993" w14:textId="77777777" w:rsidR="000F7AB0" w:rsidRPr="001D01A6" w:rsidRDefault="000F7AB0" w:rsidP="004D02DF">
            <w:pPr>
              <w:spacing w:before="0" w:after="0" w:line="240" w:lineRule="auto"/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</w:pPr>
            <w:r w:rsidRPr="001D01A6">
              <w:rPr>
                <w:rFonts w:ascii="Inherit" w:eastAsia="Times New Roman" w:hAnsi="Inherit" w:cs="Calibri"/>
                <w:color w:val="000000" w:themeColor="text1"/>
                <w:sz w:val="20"/>
                <w:szCs w:val="20"/>
                <w:lang w:val="en-GB"/>
              </w:rPr>
              <w:t> </w:t>
            </w:r>
            <w:r w:rsidRPr="001D01A6">
              <w:rPr>
                <w:rFonts w:ascii="Inherit" w:eastAsia="Times New Roman" w:hAnsi="Inherit" w:cs="Calibri"/>
                <w:noProof/>
                <w:color w:val="000000" w:themeColor="text1"/>
                <w:sz w:val="20"/>
                <w:szCs w:val="20"/>
                <w:lang w:val="en-GB"/>
              </w:rPr>
              <w:drawing>
                <wp:inline distT="0" distB="0" distL="0" distR="0" wp14:anchorId="265D9633" wp14:editId="6F57E9B5">
                  <wp:extent cx="2531309" cy="1774045"/>
                  <wp:effectExtent l="0" t="0" r="2540" b="0"/>
                  <wp:docPr id="35" name="Picture 35" descr="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35" descr="Table&#10;&#10;Description automatically generated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56801" cy="17919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B1B8C57" w14:textId="77777777" w:rsidR="000F7AB0" w:rsidRPr="001D01A6" w:rsidRDefault="000F7AB0" w:rsidP="000F7AB0">
      <w:pPr>
        <w:rPr>
          <w:color w:val="000000" w:themeColor="text1"/>
          <w:lang w:val="en-GB"/>
        </w:rPr>
      </w:pPr>
    </w:p>
    <w:p w14:paraId="0AE3A66C" w14:textId="77777777" w:rsidR="000F7AB0" w:rsidRPr="001D01A6" w:rsidRDefault="000F7AB0" w:rsidP="000F7AB0">
      <w:pPr>
        <w:rPr>
          <w:color w:val="000000" w:themeColor="text1"/>
          <w:lang w:val="en-GB"/>
        </w:rPr>
      </w:pPr>
    </w:p>
    <w:p w14:paraId="5A743548" w14:textId="77777777" w:rsidR="000F7AB0" w:rsidRPr="001D01A6" w:rsidRDefault="000F7AB0" w:rsidP="000F7AB0">
      <w:pPr>
        <w:rPr>
          <w:color w:val="000000" w:themeColor="text1"/>
          <w:lang w:val="en-GB"/>
        </w:rPr>
      </w:pPr>
    </w:p>
    <w:p w14:paraId="372CDFE7" w14:textId="77777777" w:rsidR="000F7AB0" w:rsidRPr="001D01A6" w:rsidRDefault="000F7AB0" w:rsidP="000F7AB0">
      <w:pPr>
        <w:rPr>
          <w:color w:val="000000" w:themeColor="text1"/>
          <w:lang w:val="en-GB"/>
        </w:rPr>
      </w:pPr>
    </w:p>
    <w:p w14:paraId="4F96651A" w14:textId="77777777" w:rsidR="000F7AB0" w:rsidRPr="001D01A6" w:rsidRDefault="000F7AB0" w:rsidP="000F7AB0">
      <w:pPr>
        <w:rPr>
          <w:color w:val="000000" w:themeColor="text1"/>
          <w:lang w:val="en-GB"/>
        </w:rPr>
      </w:pPr>
    </w:p>
    <w:p w14:paraId="43B8D8CE" w14:textId="4FE8E2F4" w:rsidR="000F7AB0" w:rsidRPr="001D01A6" w:rsidRDefault="000F7AB0" w:rsidP="005E2BDB">
      <w:pPr>
        <w:rPr>
          <w:color w:val="000000" w:themeColor="text1"/>
          <w:lang w:val="en-GB"/>
        </w:rPr>
      </w:pPr>
    </w:p>
    <w:sectPr w:rsidR="000F7AB0" w:rsidRPr="001D01A6" w:rsidSect="0024484A">
      <w:type w:val="continuous"/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badi">
    <w:charset w:val="00"/>
    <w:family w:val="swiss"/>
    <w:pitch w:val="variable"/>
    <w:sig w:usb0="8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Inherit">
    <w:altName w:val="Cambria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16059C"/>
    <w:multiLevelType w:val="multilevel"/>
    <w:tmpl w:val="A5FAF3B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BD55EED"/>
    <w:multiLevelType w:val="multilevel"/>
    <w:tmpl w:val="E8D6E52C"/>
    <w:styleLink w:val="Style1"/>
    <w:lvl w:ilvl="0">
      <w:start w:val="1"/>
      <w:numFmt w:val="decimal"/>
      <w:lvlText w:val="%1."/>
      <w:lvlJc w:val="left"/>
      <w:pPr>
        <w:ind w:left="288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0" w:hanging="360"/>
      </w:pPr>
      <w:rPr>
        <w:rFonts w:hint="default"/>
      </w:rPr>
    </w:lvl>
    <w:lvl w:ilvl="2">
      <w:start w:val="1"/>
      <w:numFmt w:val="decimal"/>
      <w:lvlText w:val="%1.%2.%3"/>
      <w:lvlJc w:val="right"/>
      <w:pPr>
        <w:ind w:left="4320" w:hanging="1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824" w:hanging="1368"/>
      </w:pPr>
      <w:rPr>
        <w:rFonts w:ascii="Abadi" w:hAnsi="Abadi" w:hint="default"/>
      </w:rPr>
    </w:lvl>
    <w:lvl w:ilvl="4">
      <w:start w:val="1"/>
      <w:numFmt w:val="lowerLetter"/>
      <w:lvlText w:val="%5."/>
      <w:lvlJc w:val="left"/>
      <w:pPr>
        <w:ind w:left="576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648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720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792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8640" w:hanging="180"/>
      </w:pPr>
      <w:rPr>
        <w:rFonts w:hint="default"/>
      </w:rPr>
    </w:lvl>
  </w:abstractNum>
  <w:abstractNum w:abstractNumId="2" w15:restartNumberingAfterBreak="0">
    <w:nsid w:val="21F2792B"/>
    <w:multiLevelType w:val="multilevel"/>
    <w:tmpl w:val="ED9E905E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30492084"/>
    <w:multiLevelType w:val="hybridMultilevel"/>
    <w:tmpl w:val="56F8FA78"/>
    <w:lvl w:ilvl="0" w:tplc="08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12F7073"/>
    <w:multiLevelType w:val="multilevel"/>
    <w:tmpl w:val="7BFAA1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1766A2C"/>
    <w:multiLevelType w:val="hybridMultilevel"/>
    <w:tmpl w:val="E2208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2234CD2"/>
    <w:multiLevelType w:val="multilevel"/>
    <w:tmpl w:val="B8ECE842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54CA11F9"/>
    <w:multiLevelType w:val="multilevel"/>
    <w:tmpl w:val="A5FAF3B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69778DB"/>
    <w:multiLevelType w:val="hybridMultilevel"/>
    <w:tmpl w:val="8878C5D2"/>
    <w:lvl w:ilvl="0" w:tplc="AC526E7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00E2439"/>
    <w:multiLevelType w:val="multilevel"/>
    <w:tmpl w:val="9A0E764C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774604CE"/>
    <w:multiLevelType w:val="hybridMultilevel"/>
    <w:tmpl w:val="0D84C8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B780DBA"/>
    <w:multiLevelType w:val="hybridMultilevel"/>
    <w:tmpl w:val="ABE022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C4C40F5"/>
    <w:multiLevelType w:val="hybridMultilevel"/>
    <w:tmpl w:val="7F3A3F9A"/>
    <w:lvl w:ilvl="0" w:tplc="AC526E7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2"/>
  </w:num>
  <w:num w:numId="8">
    <w:abstractNumId w:val="2"/>
  </w:num>
  <w:num w:numId="9">
    <w:abstractNumId w:val="2"/>
  </w:num>
  <w:num w:numId="10">
    <w:abstractNumId w:val="2"/>
  </w:num>
  <w:num w:numId="11">
    <w:abstractNumId w:val="2"/>
  </w:num>
  <w:num w:numId="12">
    <w:abstractNumId w:val="2"/>
  </w:num>
  <w:num w:numId="13">
    <w:abstractNumId w:val="2"/>
  </w:num>
  <w:num w:numId="14">
    <w:abstractNumId w:val="2"/>
  </w:num>
  <w:num w:numId="15">
    <w:abstractNumId w:val="12"/>
  </w:num>
  <w:num w:numId="16">
    <w:abstractNumId w:val="8"/>
  </w:num>
  <w:num w:numId="17">
    <w:abstractNumId w:val="4"/>
  </w:num>
  <w:num w:numId="18">
    <w:abstractNumId w:val="6"/>
  </w:num>
  <w:num w:numId="19">
    <w:abstractNumId w:val="9"/>
  </w:num>
  <w:num w:numId="20">
    <w:abstractNumId w:val="2"/>
  </w:num>
  <w:num w:numId="21">
    <w:abstractNumId w:val="2"/>
  </w:num>
  <w:num w:numId="22">
    <w:abstractNumId w:val="10"/>
  </w:num>
  <w:num w:numId="23">
    <w:abstractNumId w:val="5"/>
  </w:num>
  <w:num w:numId="24">
    <w:abstractNumId w:val="11"/>
  </w:num>
  <w:num w:numId="25">
    <w:abstractNumId w:val="0"/>
  </w:num>
  <w:num w:numId="26">
    <w:abstractNumId w:val="7"/>
  </w:num>
  <w:num w:numId="2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UzMzM2NTMyNDExNTZW0lEKTi0uzszPAymwrAUA3cdFo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-7th-CSU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xx0wrsa9fppfesaftxeta5fvrxs2zzwxtw&quot;&gt;My EndNote Library Sebas&lt;record-ids&gt;&lt;item&gt;1433&lt;/item&gt;&lt;item&gt;1439&lt;/item&gt;&lt;item&gt;1443&lt;/item&gt;&lt;item&gt;1448&lt;/item&gt;&lt;item&gt;1449&lt;/item&gt;&lt;/record-ids&gt;&lt;/item&gt;&lt;/Libraries&gt;"/>
  </w:docVars>
  <w:rsids>
    <w:rsidRoot w:val="009A207C"/>
    <w:rsid w:val="00001B09"/>
    <w:rsid w:val="000021A3"/>
    <w:rsid w:val="00002262"/>
    <w:rsid w:val="0000493B"/>
    <w:rsid w:val="00007E70"/>
    <w:rsid w:val="00011480"/>
    <w:rsid w:val="00013DC7"/>
    <w:rsid w:val="0001497F"/>
    <w:rsid w:val="00015026"/>
    <w:rsid w:val="00016CBB"/>
    <w:rsid w:val="000241D3"/>
    <w:rsid w:val="00025ACE"/>
    <w:rsid w:val="0003132E"/>
    <w:rsid w:val="00034206"/>
    <w:rsid w:val="00034ECD"/>
    <w:rsid w:val="00041240"/>
    <w:rsid w:val="0004178C"/>
    <w:rsid w:val="000446EA"/>
    <w:rsid w:val="00046072"/>
    <w:rsid w:val="000507A7"/>
    <w:rsid w:val="00050EA1"/>
    <w:rsid w:val="00053697"/>
    <w:rsid w:val="00055C4D"/>
    <w:rsid w:val="000616BB"/>
    <w:rsid w:val="00061E5A"/>
    <w:rsid w:val="00065D0D"/>
    <w:rsid w:val="0006695B"/>
    <w:rsid w:val="00073887"/>
    <w:rsid w:val="00074621"/>
    <w:rsid w:val="00076599"/>
    <w:rsid w:val="00080A3C"/>
    <w:rsid w:val="00080B02"/>
    <w:rsid w:val="00084CEB"/>
    <w:rsid w:val="00085BC0"/>
    <w:rsid w:val="00087169"/>
    <w:rsid w:val="0009087E"/>
    <w:rsid w:val="0009169C"/>
    <w:rsid w:val="00096EA3"/>
    <w:rsid w:val="000A22E1"/>
    <w:rsid w:val="000A2AA4"/>
    <w:rsid w:val="000A3E0F"/>
    <w:rsid w:val="000A4C41"/>
    <w:rsid w:val="000B16B1"/>
    <w:rsid w:val="000B195A"/>
    <w:rsid w:val="000B1EC5"/>
    <w:rsid w:val="000C5559"/>
    <w:rsid w:val="000C707B"/>
    <w:rsid w:val="000C799D"/>
    <w:rsid w:val="000D2280"/>
    <w:rsid w:val="000D6192"/>
    <w:rsid w:val="000D6E85"/>
    <w:rsid w:val="000D70B7"/>
    <w:rsid w:val="000E49E8"/>
    <w:rsid w:val="000F11EE"/>
    <w:rsid w:val="000F2124"/>
    <w:rsid w:val="000F4F96"/>
    <w:rsid w:val="000F5656"/>
    <w:rsid w:val="000F5928"/>
    <w:rsid w:val="000F7AB0"/>
    <w:rsid w:val="000F7AC6"/>
    <w:rsid w:val="001015B9"/>
    <w:rsid w:val="001024A7"/>
    <w:rsid w:val="00106AA0"/>
    <w:rsid w:val="00113245"/>
    <w:rsid w:val="00117B24"/>
    <w:rsid w:val="00123032"/>
    <w:rsid w:val="00125FAF"/>
    <w:rsid w:val="00126D26"/>
    <w:rsid w:val="0012726A"/>
    <w:rsid w:val="00131E5F"/>
    <w:rsid w:val="00134D47"/>
    <w:rsid w:val="00137B6A"/>
    <w:rsid w:val="00144AD1"/>
    <w:rsid w:val="001463E7"/>
    <w:rsid w:val="00146B71"/>
    <w:rsid w:val="00147DA2"/>
    <w:rsid w:val="001541A7"/>
    <w:rsid w:val="00161129"/>
    <w:rsid w:val="00162480"/>
    <w:rsid w:val="00165AEB"/>
    <w:rsid w:val="00172C08"/>
    <w:rsid w:val="0017453B"/>
    <w:rsid w:val="00175190"/>
    <w:rsid w:val="0017732D"/>
    <w:rsid w:val="00181E1F"/>
    <w:rsid w:val="001829BC"/>
    <w:rsid w:val="00183B87"/>
    <w:rsid w:val="0018470A"/>
    <w:rsid w:val="001867A3"/>
    <w:rsid w:val="00187D48"/>
    <w:rsid w:val="00191B6D"/>
    <w:rsid w:val="00191CA1"/>
    <w:rsid w:val="001A02BC"/>
    <w:rsid w:val="001A0ED8"/>
    <w:rsid w:val="001A17B2"/>
    <w:rsid w:val="001A3EBF"/>
    <w:rsid w:val="001B2785"/>
    <w:rsid w:val="001C22AD"/>
    <w:rsid w:val="001C2E42"/>
    <w:rsid w:val="001C46C9"/>
    <w:rsid w:val="001D01A6"/>
    <w:rsid w:val="001D1E36"/>
    <w:rsid w:val="001D3780"/>
    <w:rsid w:val="001E1083"/>
    <w:rsid w:val="001E5930"/>
    <w:rsid w:val="001E66B9"/>
    <w:rsid w:val="001F047E"/>
    <w:rsid w:val="001F08C3"/>
    <w:rsid w:val="001F0D5E"/>
    <w:rsid w:val="001F2677"/>
    <w:rsid w:val="001F4E56"/>
    <w:rsid w:val="001F72F7"/>
    <w:rsid w:val="00205481"/>
    <w:rsid w:val="00206745"/>
    <w:rsid w:val="00213D31"/>
    <w:rsid w:val="00213F2D"/>
    <w:rsid w:val="00216D39"/>
    <w:rsid w:val="00222241"/>
    <w:rsid w:val="00222F28"/>
    <w:rsid w:val="00223ECC"/>
    <w:rsid w:val="00230703"/>
    <w:rsid w:val="002344D1"/>
    <w:rsid w:val="00234C67"/>
    <w:rsid w:val="00235915"/>
    <w:rsid w:val="00235CD7"/>
    <w:rsid w:val="002427F3"/>
    <w:rsid w:val="0024484A"/>
    <w:rsid w:val="00244E3F"/>
    <w:rsid w:val="002472EE"/>
    <w:rsid w:val="00247CED"/>
    <w:rsid w:val="00250D80"/>
    <w:rsid w:val="002512F0"/>
    <w:rsid w:val="002560AC"/>
    <w:rsid w:val="00256DF7"/>
    <w:rsid w:val="00260360"/>
    <w:rsid w:val="002623BF"/>
    <w:rsid w:val="0026389F"/>
    <w:rsid w:val="00265067"/>
    <w:rsid w:val="00270D8D"/>
    <w:rsid w:val="002734F4"/>
    <w:rsid w:val="00273CC3"/>
    <w:rsid w:val="00281193"/>
    <w:rsid w:val="00282FF8"/>
    <w:rsid w:val="0028405F"/>
    <w:rsid w:val="00294CBA"/>
    <w:rsid w:val="00295BE2"/>
    <w:rsid w:val="002A2949"/>
    <w:rsid w:val="002A4DA1"/>
    <w:rsid w:val="002A5DA1"/>
    <w:rsid w:val="002A6461"/>
    <w:rsid w:val="002B22F9"/>
    <w:rsid w:val="002B281F"/>
    <w:rsid w:val="002B2B8F"/>
    <w:rsid w:val="002C0EE1"/>
    <w:rsid w:val="002C2D85"/>
    <w:rsid w:val="002C438C"/>
    <w:rsid w:val="002C69E9"/>
    <w:rsid w:val="002D040A"/>
    <w:rsid w:val="002D34C0"/>
    <w:rsid w:val="002E065B"/>
    <w:rsid w:val="002E31E2"/>
    <w:rsid w:val="002E405F"/>
    <w:rsid w:val="002E584A"/>
    <w:rsid w:val="002F5BCB"/>
    <w:rsid w:val="002F7A6D"/>
    <w:rsid w:val="003023CB"/>
    <w:rsid w:val="003064A2"/>
    <w:rsid w:val="00310EAC"/>
    <w:rsid w:val="003154FA"/>
    <w:rsid w:val="0032042E"/>
    <w:rsid w:val="00325C52"/>
    <w:rsid w:val="00326C10"/>
    <w:rsid w:val="0033279F"/>
    <w:rsid w:val="00332948"/>
    <w:rsid w:val="003426F3"/>
    <w:rsid w:val="00343EC4"/>
    <w:rsid w:val="003537EF"/>
    <w:rsid w:val="003572BD"/>
    <w:rsid w:val="00376379"/>
    <w:rsid w:val="003766B2"/>
    <w:rsid w:val="00383345"/>
    <w:rsid w:val="003849E0"/>
    <w:rsid w:val="00384D8C"/>
    <w:rsid w:val="0039038B"/>
    <w:rsid w:val="00391B9A"/>
    <w:rsid w:val="003920ED"/>
    <w:rsid w:val="00392F04"/>
    <w:rsid w:val="00393269"/>
    <w:rsid w:val="0039343D"/>
    <w:rsid w:val="00393776"/>
    <w:rsid w:val="00393ACE"/>
    <w:rsid w:val="0039496A"/>
    <w:rsid w:val="00396407"/>
    <w:rsid w:val="003A09E3"/>
    <w:rsid w:val="003A1F98"/>
    <w:rsid w:val="003A36C9"/>
    <w:rsid w:val="003A6C41"/>
    <w:rsid w:val="003B4F1C"/>
    <w:rsid w:val="003C4522"/>
    <w:rsid w:val="003C7F25"/>
    <w:rsid w:val="003D030E"/>
    <w:rsid w:val="003D0413"/>
    <w:rsid w:val="003D13C6"/>
    <w:rsid w:val="003D1D02"/>
    <w:rsid w:val="003E0409"/>
    <w:rsid w:val="003E1322"/>
    <w:rsid w:val="003E2FD7"/>
    <w:rsid w:val="003E3A68"/>
    <w:rsid w:val="003E7A71"/>
    <w:rsid w:val="003E7E50"/>
    <w:rsid w:val="003E7F00"/>
    <w:rsid w:val="003F0A6A"/>
    <w:rsid w:val="003F4CAF"/>
    <w:rsid w:val="004059B6"/>
    <w:rsid w:val="00410360"/>
    <w:rsid w:val="00415107"/>
    <w:rsid w:val="004153A8"/>
    <w:rsid w:val="00417EE1"/>
    <w:rsid w:val="004213EA"/>
    <w:rsid w:val="004277A6"/>
    <w:rsid w:val="0043064F"/>
    <w:rsid w:val="00432BAA"/>
    <w:rsid w:val="00435641"/>
    <w:rsid w:val="00436008"/>
    <w:rsid w:val="00437A75"/>
    <w:rsid w:val="00440F66"/>
    <w:rsid w:val="00442125"/>
    <w:rsid w:val="00442DBD"/>
    <w:rsid w:val="00446057"/>
    <w:rsid w:val="004501BA"/>
    <w:rsid w:val="00452D59"/>
    <w:rsid w:val="00453166"/>
    <w:rsid w:val="00460027"/>
    <w:rsid w:val="004626DD"/>
    <w:rsid w:val="00462E1D"/>
    <w:rsid w:val="004647A2"/>
    <w:rsid w:val="00467A55"/>
    <w:rsid w:val="00467CE0"/>
    <w:rsid w:val="00471C4D"/>
    <w:rsid w:val="004721B9"/>
    <w:rsid w:val="00475504"/>
    <w:rsid w:val="004771F2"/>
    <w:rsid w:val="00483D42"/>
    <w:rsid w:val="0049009E"/>
    <w:rsid w:val="004908EE"/>
    <w:rsid w:val="004924D7"/>
    <w:rsid w:val="0049352A"/>
    <w:rsid w:val="00495809"/>
    <w:rsid w:val="004958C2"/>
    <w:rsid w:val="004972C8"/>
    <w:rsid w:val="004A025A"/>
    <w:rsid w:val="004A1757"/>
    <w:rsid w:val="004A1DAE"/>
    <w:rsid w:val="004B3424"/>
    <w:rsid w:val="004B5948"/>
    <w:rsid w:val="004B6F85"/>
    <w:rsid w:val="004C0804"/>
    <w:rsid w:val="004C2B8F"/>
    <w:rsid w:val="004C3B2C"/>
    <w:rsid w:val="004C52BE"/>
    <w:rsid w:val="004C5FC1"/>
    <w:rsid w:val="004C7B93"/>
    <w:rsid w:val="004D2788"/>
    <w:rsid w:val="004D3A8E"/>
    <w:rsid w:val="004E1AE5"/>
    <w:rsid w:val="004E53E6"/>
    <w:rsid w:val="004F114D"/>
    <w:rsid w:val="004F1F42"/>
    <w:rsid w:val="004F38D7"/>
    <w:rsid w:val="004F4949"/>
    <w:rsid w:val="00502DE8"/>
    <w:rsid w:val="005039FB"/>
    <w:rsid w:val="00511243"/>
    <w:rsid w:val="00516FD9"/>
    <w:rsid w:val="0052262C"/>
    <w:rsid w:val="0052270A"/>
    <w:rsid w:val="00524037"/>
    <w:rsid w:val="00525915"/>
    <w:rsid w:val="0053018D"/>
    <w:rsid w:val="0053248E"/>
    <w:rsid w:val="00532D1D"/>
    <w:rsid w:val="005335CF"/>
    <w:rsid w:val="005339E7"/>
    <w:rsid w:val="00534F7C"/>
    <w:rsid w:val="00540E3B"/>
    <w:rsid w:val="00540E61"/>
    <w:rsid w:val="005431E4"/>
    <w:rsid w:val="005461AE"/>
    <w:rsid w:val="00546498"/>
    <w:rsid w:val="00546B4E"/>
    <w:rsid w:val="00547849"/>
    <w:rsid w:val="00550704"/>
    <w:rsid w:val="00552C3A"/>
    <w:rsid w:val="00552CB4"/>
    <w:rsid w:val="0055385B"/>
    <w:rsid w:val="005733F8"/>
    <w:rsid w:val="00576FA9"/>
    <w:rsid w:val="00586144"/>
    <w:rsid w:val="00591C13"/>
    <w:rsid w:val="005929C4"/>
    <w:rsid w:val="00594CCF"/>
    <w:rsid w:val="00596DAE"/>
    <w:rsid w:val="00597E4D"/>
    <w:rsid w:val="005B10EE"/>
    <w:rsid w:val="005B1343"/>
    <w:rsid w:val="005B4DB1"/>
    <w:rsid w:val="005B528B"/>
    <w:rsid w:val="005B6959"/>
    <w:rsid w:val="005B75BF"/>
    <w:rsid w:val="005C65FE"/>
    <w:rsid w:val="005D07C2"/>
    <w:rsid w:val="005D2A14"/>
    <w:rsid w:val="005D70E2"/>
    <w:rsid w:val="005E1CBC"/>
    <w:rsid w:val="005E20A7"/>
    <w:rsid w:val="005E2BDB"/>
    <w:rsid w:val="005E64FB"/>
    <w:rsid w:val="005F2B05"/>
    <w:rsid w:val="005F5167"/>
    <w:rsid w:val="00603794"/>
    <w:rsid w:val="00606D84"/>
    <w:rsid w:val="00620B0B"/>
    <w:rsid w:val="006236E2"/>
    <w:rsid w:val="006255C3"/>
    <w:rsid w:val="00625FCE"/>
    <w:rsid w:val="006261E7"/>
    <w:rsid w:val="00640E14"/>
    <w:rsid w:val="006425F6"/>
    <w:rsid w:val="00650C92"/>
    <w:rsid w:val="0065550D"/>
    <w:rsid w:val="00655B8C"/>
    <w:rsid w:val="00656929"/>
    <w:rsid w:val="00660D54"/>
    <w:rsid w:val="0066206D"/>
    <w:rsid w:val="0067022C"/>
    <w:rsid w:val="00670283"/>
    <w:rsid w:val="00675A02"/>
    <w:rsid w:val="00675B76"/>
    <w:rsid w:val="00677232"/>
    <w:rsid w:val="0069114E"/>
    <w:rsid w:val="006936A3"/>
    <w:rsid w:val="006938D9"/>
    <w:rsid w:val="00695FE6"/>
    <w:rsid w:val="006A0F47"/>
    <w:rsid w:val="006A1D79"/>
    <w:rsid w:val="006A22D4"/>
    <w:rsid w:val="006A3FFF"/>
    <w:rsid w:val="006B60BA"/>
    <w:rsid w:val="006C3DAE"/>
    <w:rsid w:val="006C57E8"/>
    <w:rsid w:val="006C7DB2"/>
    <w:rsid w:val="006D075B"/>
    <w:rsid w:val="006D1EF9"/>
    <w:rsid w:val="006D31CA"/>
    <w:rsid w:val="006D4FEA"/>
    <w:rsid w:val="006E7EF3"/>
    <w:rsid w:val="006F3E24"/>
    <w:rsid w:val="006F4130"/>
    <w:rsid w:val="006F5587"/>
    <w:rsid w:val="006F558A"/>
    <w:rsid w:val="006F6CEB"/>
    <w:rsid w:val="00710505"/>
    <w:rsid w:val="00712209"/>
    <w:rsid w:val="007126C5"/>
    <w:rsid w:val="00716872"/>
    <w:rsid w:val="00716E04"/>
    <w:rsid w:val="007260DE"/>
    <w:rsid w:val="00726C60"/>
    <w:rsid w:val="00726D26"/>
    <w:rsid w:val="00727C90"/>
    <w:rsid w:val="0073095B"/>
    <w:rsid w:val="00734F53"/>
    <w:rsid w:val="00735E06"/>
    <w:rsid w:val="00737AEF"/>
    <w:rsid w:val="00737C29"/>
    <w:rsid w:val="0074033C"/>
    <w:rsid w:val="00743678"/>
    <w:rsid w:val="00744537"/>
    <w:rsid w:val="007450EE"/>
    <w:rsid w:val="00750191"/>
    <w:rsid w:val="00750503"/>
    <w:rsid w:val="00750CD2"/>
    <w:rsid w:val="007532D5"/>
    <w:rsid w:val="00753D59"/>
    <w:rsid w:val="00756AD9"/>
    <w:rsid w:val="00762435"/>
    <w:rsid w:val="00762CEF"/>
    <w:rsid w:val="00776861"/>
    <w:rsid w:val="00780945"/>
    <w:rsid w:val="00785960"/>
    <w:rsid w:val="007926DF"/>
    <w:rsid w:val="007927F6"/>
    <w:rsid w:val="007928C8"/>
    <w:rsid w:val="00794602"/>
    <w:rsid w:val="007962A8"/>
    <w:rsid w:val="007B06B1"/>
    <w:rsid w:val="007B353C"/>
    <w:rsid w:val="007B50EB"/>
    <w:rsid w:val="007B762E"/>
    <w:rsid w:val="007C2606"/>
    <w:rsid w:val="007C2BDB"/>
    <w:rsid w:val="007C4775"/>
    <w:rsid w:val="007C48EB"/>
    <w:rsid w:val="007C4F46"/>
    <w:rsid w:val="007C512E"/>
    <w:rsid w:val="007C72CB"/>
    <w:rsid w:val="007D1218"/>
    <w:rsid w:val="007D1754"/>
    <w:rsid w:val="007D299A"/>
    <w:rsid w:val="007E22B9"/>
    <w:rsid w:val="007E2875"/>
    <w:rsid w:val="007E28AE"/>
    <w:rsid w:val="007E33D7"/>
    <w:rsid w:val="007E54BF"/>
    <w:rsid w:val="007E5ABF"/>
    <w:rsid w:val="007F0111"/>
    <w:rsid w:val="007F2848"/>
    <w:rsid w:val="008000EF"/>
    <w:rsid w:val="008058A0"/>
    <w:rsid w:val="00813F80"/>
    <w:rsid w:val="00814E4F"/>
    <w:rsid w:val="008216B6"/>
    <w:rsid w:val="008221F0"/>
    <w:rsid w:val="008225DE"/>
    <w:rsid w:val="00824075"/>
    <w:rsid w:val="008276DC"/>
    <w:rsid w:val="00833289"/>
    <w:rsid w:val="00834C9B"/>
    <w:rsid w:val="00835B01"/>
    <w:rsid w:val="008426EF"/>
    <w:rsid w:val="00842E0A"/>
    <w:rsid w:val="00845617"/>
    <w:rsid w:val="00846F65"/>
    <w:rsid w:val="0085105E"/>
    <w:rsid w:val="008568AF"/>
    <w:rsid w:val="00857F58"/>
    <w:rsid w:val="008605A4"/>
    <w:rsid w:val="00860F37"/>
    <w:rsid w:val="0086639F"/>
    <w:rsid w:val="00867B8F"/>
    <w:rsid w:val="00870453"/>
    <w:rsid w:val="00870E7D"/>
    <w:rsid w:val="00875C04"/>
    <w:rsid w:val="00880EA3"/>
    <w:rsid w:val="00890CC2"/>
    <w:rsid w:val="00892AA5"/>
    <w:rsid w:val="00896D7D"/>
    <w:rsid w:val="008A2231"/>
    <w:rsid w:val="008A2F60"/>
    <w:rsid w:val="008B7B05"/>
    <w:rsid w:val="008C24E7"/>
    <w:rsid w:val="008C37D8"/>
    <w:rsid w:val="008D5797"/>
    <w:rsid w:val="008D5E39"/>
    <w:rsid w:val="008E336C"/>
    <w:rsid w:val="008E5F1D"/>
    <w:rsid w:val="008E7DB9"/>
    <w:rsid w:val="008F0F4B"/>
    <w:rsid w:val="008F1A0E"/>
    <w:rsid w:val="008F2B4C"/>
    <w:rsid w:val="008F3990"/>
    <w:rsid w:val="008F49FD"/>
    <w:rsid w:val="008F7B26"/>
    <w:rsid w:val="0090590E"/>
    <w:rsid w:val="0090602A"/>
    <w:rsid w:val="00907398"/>
    <w:rsid w:val="00913626"/>
    <w:rsid w:val="009162A4"/>
    <w:rsid w:val="009170DC"/>
    <w:rsid w:val="00920C52"/>
    <w:rsid w:val="009224BA"/>
    <w:rsid w:val="00922DA1"/>
    <w:rsid w:val="009355CF"/>
    <w:rsid w:val="00936B80"/>
    <w:rsid w:val="00936ED1"/>
    <w:rsid w:val="00937FD5"/>
    <w:rsid w:val="00941EEE"/>
    <w:rsid w:val="0094275B"/>
    <w:rsid w:val="00944E8B"/>
    <w:rsid w:val="00944F04"/>
    <w:rsid w:val="00960D31"/>
    <w:rsid w:val="00961F20"/>
    <w:rsid w:val="00963E9C"/>
    <w:rsid w:val="009700FD"/>
    <w:rsid w:val="00972E3F"/>
    <w:rsid w:val="009779BF"/>
    <w:rsid w:val="00991E9F"/>
    <w:rsid w:val="00996A79"/>
    <w:rsid w:val="009A09D7"/>
    <w:rsid w:val="009A207C"/>
    <w:rsid w:val="009A685C"/>
    <w:rsid w:val="009A6F2A"/>
    <w:rsid w:val="009B07B6"/>
    <w:rsid w:val="009B114D"/>
    <w:rsid w:val="009B2A50"/>
    <w:rsid w:val="009B4426"/>
    <w:rsid w:val="009B4950"/>
    <w:rsid w:val="009B7A86"/>
    <w:rsid w:val="009D3A57"/>
    <w:rsid w:val="009D43C0"/>
    <w:rsid w:val="009D48D7"/>
    <w:rsid w:val="009D67F6"/>
    <w:rsid w:val="009E419A"/>
    <w:rsid w:val="009E62E7"/>
    <w:rsid w:val="009F3346"/>
    <w:rsid w:val="009F4721"/>
    <w:rsid w:val="009F5BB4"/>
    <w:rsid w:val="009F6542"/>
    <w:rsid w:val="00A07183"/>
    <w:rsid w:val="00A1090A"/>
    <w:rsid w:val="00A122AD"/>
    <w:rsid w:val="00A14015"/>
    <w:rsid w:val="00A17A89"/>
    <w:rsid w:val="00A20D49"/>
    <w:rsid w:val="00A268B2"/>
    <w:rsid w:val="00A3049C"/>
    <w:rsid w:val="00A308D7"/>
    <w:rsid w:val="00A35C40"/>
    <w:rsid w:val="00A36FD6"/>
    <w:rsid w:val="00A4052B"/>
    <w:rsid w:val="00A40F1E"/>
    <w:rsid w:val="00A4179C"/>
    <w:rsid w:val="00A437A9"/>
    <w:rsid w:val="00A438D5"/>
    <w:rsid w:val="00A44A78"/>
    <w:rsid w:val="00A4737E"/>
    <w:rsid w:val="00A477A6"/>
    <w:rsid w:val="00A50F7D"/>
    <w:rsid w:val="00A52190"/>
    <w:rsid w:val="00A5220C"/>
    <w:rsid w:val="00A56E8F"/>
    <w:rsid w:val="00A60C2A"/>
    <w:rsid w:val="00A60E19"/>
    <w:rsid w:val="00A64640"/>
    <w:rsid w:val="00A65B21"/>
    <w:rsid w:val="00A65EC9"/>
    <w:rsid w:val="00A73ACD"/>
    <w:rsid w:val="00A74AFF"/>
    <w:rsid w:val="00A8133F"/>
    <w:rsid w:val="00A82F7A"/>
    <w:rsid w:val="00A851D5"/>
    <w:rsid w:val="00A86AAF"/>
    <w:rsid w:val="00A91916"/>
    <w:rsid w:val="00A92EA3"/>
    <w:rsid w:val="00A94BF7"/>
    <w:rsid w:val="00AA0A76"/>
    <w:rsid w:val="00AA0ED5"/>
    <w:rsid w:val="00AA5CF6"/>
    <w:rsid w:val="00AB113C"/>
    <w:rsid w:val="00AB118E"/>
    <w:rsid w:val="00AB35BD"/>
    <w:rsid w:val="00AB432A"/>
    <w:rsid w:val="00AB62E8"/>
    <w:rsid w:val="00AB68C5"/>
    <w:rsid w:val="00AC5A7C"/>
    <w:rsid w:val="00AC6331"/>
    <w:rsid w:val="00AC6751"/>
    <w:rsid w:val="00AD235B"/>
    <w:rsid w:val="00AD3C76"/>
    <w:rsid w:val="00AD4F82"/>
    <w:rsid w:val="00AD5FEF"/>
    <w:rsid w:val="00AD655C"/>
    <w:rsid w:val="00AE388A"/>
    <w:rsid w:val="00AF03A9"/>
    <w:rsid w:val="00AF1C21"/>
    <w:rsid w:val="00AF29E0"/>
    <w:rsid w:val="00AF303C"/>
    <w:rsid w:val="00AF412B"/>
    <w:rsid w:val="00AF4EDC"/>
    <w:rsid w:val="00AF6206"/>
    <w:rsid w:val="00AF78CB"/>
    <w:rsid w:val="00AF7F27"/>
    <w:rsid w:val="00B00610"/>
    <w:rsid w:val="00B023DE"/>
    <w:rsid w:val="00B10A72"/>
    <w:rsid w:val="00B161D8"/>
    <w:rsid w:val="00B16B40"/>
    <w:rsid w:val="00B20006"/>
    <w:rsid w:val="00B20720"/>
    <w:rsid w:val="00B21BDF"/>
    <w:rsid w:val="00B31122"/>
    <w:rsid w:val="00B312B7"/>
    <w:rsid w:val="00B40C8A"/>
    <w:rsid w:val="00B44A13"/>
    <w:rsid w:val="00B50E05"/>
    <w:rsid w:val="00B51FF7"/>
    <w:rsid w:val="00B57F6D"/>
    <w:rsid w:val="00B63263"/>
    <w:rsid w:val="00B64D85"/>
    <w:rsid w:val="00B658BA"/>
    <w:rsid w:val="00B66CE6"/>
    <w:rsid w:val="00B66FAE"/>
    <w:rsid w:val="00B70B67"/>
    <w:rsid w:val="00B72DFA"/>
    <w:rsid w:val="00B7302B"/>
    <w:rsid w:val="00B74E07"/>
    <w:rsid w:val="00B762F6"/>
    <w:rsid w:val="00B77B73"/>
    <w:rsid w:val="00B80122"/>
    <w:rsid w:val="00B8076B"/>
    <w:rsid w:val="00B819F1"/>
    <w:rsid w:val="00B83A40"/>
    <w:rsid w:val="00B87C9B"/>
    <w:rsid w:val="00B92D81"/>
    <w:rsid w:val="00B94BE8"/>
    <w:rsid w:val="00BA131B"/>
    <w:rsid w:val="00BA1FCE"/>
    <w:rsid w:val="00BA204D"/>
    <w:rsid w:val="00BA2730"/>
    <w:rsid w:val="00BA27D5"/>
    <w:rsid w:val="00BA6629"/>
    <w:rsid w:val="00BB2065"/>
    <w:rsid w:val="00BB5412"/>
    <w:rsid w:val="00BB6CE3"/>
    <w:rsid w:val="00BC110C"/>
    <w:rsid w:val="00BD04D7"/>
    <w:rsid w:val="00BD2A0B"/>
    <w:rsid w:val="00BD2BE2"/>
    <w:rsid w:val="00BD3F77"/>
    <w:rsid w:val="00BE20A9"/>
    <w:rsid w:val="00BE245B"/>
    <w:rsid w:val="00BF0539"/>
    <w:rsid w:val="00BF1532"/>
    <w:rsid w:val="00BF28C1"/>
    <w:rsid w:val="00BF28DB"/>
    <w:rsid w:val="00BF7881"/>
    <w:rsid w:val="00C02BE3"/>
    <w:rsid w:val="00C076C1"/>
    <w:rsid w:val="00C108AE"/>
    <w:rsid w:val="00C10B8B"/>
    <w:rsid w:val="00C10DE8"/>
    <w:rsid w:val="00C11F5C"/>
    <w:rsid w:val="00C14794"/>
    <w:rsid w:val="00C14E30"/>
    <w:rsid w:val="00C1576E"/>
    <w:rsid w:val="00C15C6B"/>
    <w:rsid w:val="00C172D5"/>
    <w:rsid w:val="00C237D1"/>
    <w:rsid w:val="00C25608"/>
    <w:rsid w:val="00C273ED"/>
    <w:rsid w:val="00C31049"/>
    <w:rsid w:val="00C3365C"/>
    <w:rsid w:val="00C34143"/>
    <w:rsid w:val="00C36C9C"/>
    <w:rsid w:val="00C41150"/>
    <w:rsid w:val="00C41E03"/>
    <w:rsid w:val="00C437D5"/>
    <w:rsid w:val="00C45218"/>
    <w:rsid w:val="00C50AFB"/>
    <w:rsid w:val="00C52CAD"/>
    <w:rsid w:val="00C54348"/>
    <w:rsid w:val="00C55B19"/>
    <w:rsid w:val="00C60D8E"/>
    <w:rsid w:val="00C70F5C"/>
    <w:rsid w:val="00C7172A"/>
    <w:rsid w:val="00C71F88"/>
    <w:rsid w:val="00C74D33"/>
    <w:rsid w:val="00C8246D"/>
    <w:rsid w:val="00C8370D"/>
    <w:rsid w:val="00C8543F"/>
    <w:rsid w:val="00C86A44"/>
    <w:rsid w:val="00C8766E"/>
    <w:rsid w:val="00C90BCA"/>
    <w:rsid w:val="00C91017"/>
    <w:rsid w:val="00C912AB"/>
    <w:rsid w:val="00C91EB3"/>
    <w:rsid w:val="00C93121"/>
    <w:rsid w:val="00CA5CFE"/>
    <w:rsid w:val="00CB3B1F"/>
    <w:rsid w:val="00CB67E6"/>
    <w:rsid w:val="00CC0A02"/>
    <w:rsid w:val="00CC3001"/>
    <w:rsid w:val="00CC383C"/>
    <w:rsid w:val="00CD010B"/>
    <w:rsid w:val="00CD4A91"/>
    <w:rsid w:val="00CD4CF3"/>
    <w:rsid w:val="00CD5D2A"/>
    <w:rsid w:val="00CD7684"/>
    <w:rsid w:val="00CD7F6B"/>
    <w:rsid w:val="00CE1FE1"/>
    <w:rsid w:val="00CE2A35"/>
    <w:rsid w:val="00CF03E8"/>
    <w:rsid w:val="00CF1C8E"/>
    <w:rsid w:val="00CF3BB2"/>
    <w:rsid w:val="00CF4474"/>
    <w:rsid w:val="00CF5B84"/>
    <w:rsid w:val="00CF7E6C"/>
    <w:rsid w:val="00D004E1"/>
    <w:rsid w:val="00D02813"/>
    <w:rsid w:val="00D028D8"/>
    <w:rsid w:val="00D06859"/>
    <w:rsid w:val="00D0756A"/>
    <w:rsid w:val="00D10787"/>
    <w:rsid w:val="00D159E3"/>
    <w:rsid w:val="00D218A5"/>
    <w:rsid w:val="00D2238D"/>
    <w:rsid w:val="00D24E27"/>
    <w:rsid w:val="00D30C4E"/>
    <w:rsid w:val="00D312E2"/>
    <w:rsid w:val="00D31EB4"/>
    <w:rsid w:val="00D42639"/>
    <w:rsid w:val="00D43AF7"/>
    <w:rsid w:val="00D43B76"/>
    <w:rsid w:val="00D43F09"/>
    <w:rsid w:val="00D4469E"/>
    <w:rsid w:val="00D54898"/>
    <w:rsid w:val="00D62BEB"/>
    <w:rsid w:val="00D65E68"/>
    <w:rsid w:val="00D66317"/>
    <w:rsid w:val="00D66362"/>
    <w:rsid w:val="00D67F28"/>
    <w:rsid w:val="00D703D5"/>
    <w:rsid w:val="00D70AA2"/>
    <w:rsid w:val="00D7142A"/>
    <w:rsid w:val="00D72264"/>
    <w:rsid w:val="00D73EA0"/>
    <w:rsid w:val="00D77CCA"/>
    <w:rsid w:val="00D816F5"/>
    <w:rsid w:val="00D81F1F"/>
    <w:rsid w:val="00D85BEE"/>
    <w:rsid w:val="00D86FE5"/>
    <w:rsid w:val="00DA1603"/>
    <w:rsid w:val="00DA1BE8"/>
    <w:rsid w:val="00DA4BAD"/>
    <w:rsid w:val="00DA5A2C"/>
    <w:rsid w:val="00DA71DA"/>
    <w:rsid w:val="00DB02B8"/>
    <w:rsid w:val="00DB151D"/>
    <w:rsid w:val="00DB288A"/>
    <w:rsid w:val="00DC0410"/>
    <w:rsid w:val="00DC0B27"/>
    <w:rsid w:val="00DC480C"/>
    <w:rsid w:val="00DD2079"/>
    <w:rsid w:val="00DD3224"/>
    <w:rsid w:val="00DD437A"/>
    <w:rsid w:val="00DD6F1C"/>
    <w:rsid w:val="00DE18F7"/>
    <w:rsid w:val="00DE7F67"/>
    <w:rsid w:val="00DF3AF8"/>
    <w:rsid w:val="00E02507"/>
    <w:rsid w:val="00E02C42"/>
    <w:rsid w:val="00E05C0C"/>
    <w:rsid w:val="00E12F9B"/>
    <w:rsid w:val="00E21325"/>
    <w:rsid w:val="00E272B1"/>
    <w:rsid w:val="00E32046"/>
    <w:rsid w:val="00E32235"/>
    <w:rsid w:val="00E35482"/>
    <w:rsid w:val="00E379C2"/>
    <w:rsid w:val="00E410B7"/>
    <w:rsid w:val="00E43F77"/>
    <w:rsid w:val="00E45E89"/>
    <w:rsid w:val="00E45F6B"/>
    <w:rsid w:val="00E502EB"/>
    <w:rsid w:val="00E51415"/>
    <w:rsid w:val="00E51FEC"/>
    <w:rsid w:val="00E5316B"/>
    <w:rsid w:val="00E53AF9"/>
    <w:rsid w:val="00E60571"/>
    <w:rsid w:val="00E62F5C"/>
    <w:rsid w:val="00E64753"/>
    <w:rsid w:val="00E712B7"/>
    <w:rsid w:val="00E75A46"/>
    <w:rsid w:val="00E815A3"/>
    <w:rsid w:val="00E81F82"/>
    <w:rsid w:val="00E82BA6"/>
    <w:rsid w:val="00E83B76"/>
    <w:rsid w:val="00E8404A"/>
    <w:rsid w:val="00E84219"/>
    <w:rsid w:val="00E91920"/>
    <w:rsid w:val="00E9620D"/>
    <w:rsid w:val="00E978EB"/>
    <w:rsid w:val="00EA2038"/>
    <w:rsid w:val="00EA396F"/>
    <w:rsid w:val="00EA3B89"/>
    <w:rsid w:val="00EA6F4A"/>
    <w:rsid w:val="00EA720A"/>
    <w:rsid w:val="00EB57A9"/>
    <w:rsid w:val="00EC1308"/>
    <w:rsid w:val="00EC1CFF"/>
    <w:rsid w:val="00EC3B1F"/>
    <w:rsid w:val="00EC6D75"/>
    <w:rsid w:val="00ED0C85"/>
    <w:rsid w:val="00EE2EA1"/>
    <w:rsid w:val="00EE3CA2"/>
    <w:rsid w:val="00EE5B89"/>
    <w:rsid w:val="00EE65D6"/>
    <w:rsid w:val="00EF3E67"/>
    <w:rsid w:val="00F0133D"/>
    <w:rsid w:val="00F050C8"/>
    <w:rsid w:val="00F051A3"/>
    <w:rsid w:val="00F11916"/>
    <w:rsid w:val="00F13458"/>
    <w:rsid w:val="00F1462F"/>
    <w:rsid w:val="00F1556C"/>
    <w:rsid w:val="00F1646F"/>
    <w:rsid w:val="00F16EA1"/>
    <w:rsid w:val="00F17DD2"/>
    <w:rsid w:val="00F21606"/>
    <w:rsid w:val="00F30A10"/>
    <w:rsid w:val="00F315DD"/>
    <w:rsid w:val="00F34392"/>
    <w:rsid w:val="00F368FF"/>
    <w:rsid w:val="00F407B5"/>
    <w:rsid w:val="00F46304"/>
    <w:rsid w:val="00F46ECB"/>
    <w:rsid w:val="00F5124E"/>
    <w:rsid w:val="00F529B2"/>
    <w:rsid w:val="00F5410F"/>
    <w:rsid w:val="00F62F7B"/>
    <w:rsid w:val="00F637F2"/>
    <w:rsid w:val="00F66ACC"/>
    <w:rsid w:val="00F80EE8"/>
    <w:rsid w:val="00F81512"/>
    <w:rsid w:val="00F8297D"/>
    <w:rsid w:val="00F83ECA"/>
    <w:rsid w:val="00F8413F"/>
    <w:rsid w:val="00F842C3"/>
    <w:rsid w:val="00F848D1"/>
    <w:rsid w:val="00F86555"/>
    <w:rsid w:val="00F90A1B"/>
    <w:rsid w:val="00F93B7C"/>
    <w:rsid w:val="00F94ACE"/>
    <w:rsid w:val="00F96F87"/>
    <w:rsid w:val="00FA0F6C"/>
    <w:rsid w:val="00FA18CF"/>
    <w:rsid w:val="00FA2835"/>
    <w:rsid w:val="00FA2E3A"/>
    <w:rsid w:val="00FA33F1"/>
    <w:rsid w:val="00FA77F4"/>
    <w:rsid w:val="00FB1AFC"/>
    <w:rsid w:val="00FB235E"/>
    <w:rsid w:val="00FB29C2"/>
    <w:rsid w:val="00FC1193"/>
    <w:rsid w:val="00FC62E6"/>
    <w:rsid w:val="00FC77A0"/>
    <w:rsid w:val="00FD2FBB"/>
    <w:rsid w:val="00FD53FC"/>
    <w:rsid w:val="00FD670E"/>
    <w:rsid w:val="00FD7C03"/>
    <w:rsid w:val="00FE03D2"/>
    <w:rsid w:val="00FE7FEC"/>
    <w:rsid w:val="00FF32F9"/>
    <w:rsid w:val="00FF47A6"/>
    <w:rsid w:val="00FF53BE"/>
    <w:rsid w:val="00FF5401"/>
    <w:rsid w:val="00FF5C3C"/>
    <w:rsid w:val="00FF7D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CDF10D"/>
  <w15:docId w15:val="{5751DBBD-A30C-4193-BAD7-EC9C075F01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D7F6B"/>
    <w:pPr>
      <w:spacing w:before="120" w:after="120" w:line="480" w:lineRule="auto"/>
    </w:pPr>
    <w:rPr>
      <w:rFonts w:ascii="Calibri" w:hAnsi="Calibri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F4CAF"/>
    <w:pPr>
      <w:keepNext/>
      <w:keepLines/>
      <w:numPr>
        <w:numId w:val="14"/>
      </w:numPr>
      <w:spacing w:before="240" w:after="0" w:line="240" w:lineRule="auto"/>
      <w:outlineLvl w:val="0"/>
    </w:pPr>
    <w:rPr>
      <w:rFonts w:ascii="Arial" w:eastAsiaTheme="majorEastAsia" w:hAnsi="Arial" w:cstheme="majorBidi"/>
      <w:b/>
      <w:color w:val="000000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4CAF"/>
    <w:pPr>
      <w:keepNext/>
      <w:keepLines/>
      <w:numPr>
        <w:ilvl w:val="1"/>
        <w:numId w:val="14"/>
      </w:numPr>
      <w:spacing w:before="40" w:after="0" w:line="240" w:lineRule="auto"/>
      <w:outlineLvl w:val="1"/>
    </w:pPr>
    <w:rPr>
      <w:rFonts w:ascii="Arial" w:eastAsiaTheme="majorEastAsia" w:hAnsi="Arial" w:cstheme="majorBidi"/>
      <w:b/>
      <w:color w:val="0D0D0D" w:themeColor="text1" w:themeTint="F2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4CAF"/>
    <w:pPr>
      <w:keepNext/>
      <w:keepLines/>
      <w:numPr>
        <w:ilvl w:val="2"/>
        <w:numId w:val="14"/>
      </w:numPr>
      <w:spacing w:before="40" w:after="0" w:line="240" w:lineRule="auto"/>
      <w:outlineLvl w:val="2"/>
    </w:pPr>
    <w:rPr>
      <w:rFonts w:ascii="Arial" w:eastAsiaTheme="majorEastAsia" w:hAnsi="Arial" w:cstheme="majorBidi"/>
      <w:b/>
      <w:color w:val="0D0D0D" w:themeColor="text1" w:themeTint="F2"/>
      <w:szCs w:val="24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3F4CAF"/>
    <w:pPr>
      <w:numPr>
        <w:ilvl w:val="3"/>
      </w:numPr>
      <w:outlineLvl w:val="3"/>
    </w:p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4CAF"/>
    <w:pPr>
      <w:keepNext/>
      <w:keepLines/>
      <w:numPr>
        <w:ilvl w:val="4"/>
        <w:numId w:val="14"/>
      </w:numPr>
      <w:spacing w:before="40" w:after="0" w:line="240" w:lineRule="auto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4CAF"/>
    <w:pPr>
      <w:keepNext/>
      <w:keepLines/>
      <w:numPr>
        <w:ilvl w:val="5"/>
        <w:numId w:val="14"/>
      </w:numPr>
      <w:spacing w:before="40" w:after="0" w:line="240" w:lineRule="auto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4CAF"/>
    <w:pPr>
      <w:keepNext/>
      <w:keepLines/>
      <w:numPr>
        <w:ilvl w:val="6"/>
        <w:numId w:val="14"/>
      </w:numPr>
      <w:spacing w:before="40" w:after="0" w:line="240" w:lineRule="auto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4CAF"/>
    <w:pPr>
      <w:keepNext/>
      <w:keepLines/>
      <w:numPr>
        <w:ilvl w:val="7"/>
        <w:numId w:val="14"/>
      </w:numPr>
      <w:spacing w:before="40" w:after="0" w:line="240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Style1">
    <w:name w:val="Style1"/>
    <w:uiPriority w:val="99"/>
    <w:rsid w:val="00C41150"/>
    <w:pPr>
      <w:numPr>
        <w:numId w:val="1"/>
      </w:numPr>
    </w:pPr>
  </w:style>
  <w:style w:type="paragraph" w:customStyle="1" w:styleId="EndNoteBibliographyTitle">
    <w:name w:val="EndNote Bibliography Title"/>
    <w:basedOn w:val="Normal"/>
    <w:link w:val="EndNoteBibliographyTitleChar"/>
    <w:rsid w:val="00CD7F6B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7F6B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D7F6B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D7F6B"/>
    <w:rPr>
      <w:rFonts w:ascii="Calibri" w:hAnsi="Calibri" w:cs="Calibri"/>
      <w:noProof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3F4CAF"/>
    <w:rPr>
      <w:rFonts w:ascii="Arial" w:eastAsiaTheme="majorEastAsia" w:hAnsi="Arial" w:cstheme="majorBidi"/>
      <w:b/>
      <w:color w:val="000000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F4CAF"/>
    <w:rPr>
      <w:rFonts w:ascii="Arial" w:eastAsiaTheme="majorEastAsia" w:hAnsi="Arial" w:cstheme="majorBidi"/>
      <w:b/>
      <w:color w:val="0D0D0D" w:themeColor="text1" w:themeTint="F2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F4CAF"/>
    <w:rPr>
      <w:rFonts w:ascii="Arial" w:eastAsiaTheme="majorEastAsia" w:hAnsi="Arial" w:cstheme="majorBidi"/>
      <w:b/>
      <w:color w:val="0D0D0D" w:themeColor="text1" w:themeTint="F2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4CAF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4CAF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TOC1">
    <w:name w:val="toc 1"/>
    <w:basedOn w:val="Normal"/>
    <w:next w:val="Normal"/>
    <w:autoRedefine/>
    <w:uiPriority w:val="39"/>
    <w:unhideWhenUsed/>
    <w:rsid w:val="00CD7F6B"/>
    <w:rPr>
      <w:rFonts w:asciiTheme="minorHAnsi" w:hAnsiTheme="minorHAnsi"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CD7F6B"/>
    <w:pPr>
      <w:spacing w:before="0" w:after="0"/>
      <w:ind w:left="240"/>
    </w:pPr>
    <w:rPr>
      <w:rFonts w:asciiTheme="minorHAnsi" w:hAnsiTheme="minorHAnsi"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CD7F6B"/>
    <w:pPr>
      <w:spacing w:before="0" w:after="0"/>
      <w:ind w:left="480"/>
    </w:pPr>
    <w:rPr>
      <w:rFonts w:asciiTheme="minorHAnsi" w:hAnsiTheme="minorHAnsi"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CD7F6B"/>
    <w:pPr>
      <w:spacing w:before="0" w:after="0"/>
      <w:ind w:left="720"/>
    </w:pPr>
    <w:rPr>
      <w:rFonts w:asciiTheme="minorHAnsi" w:hAnsiTheme="minorHAnsi"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CD7F6B"/>
    <w:pPr>
      <w:spacing w:before="0" w:after="0"/>
      <w:ind w:left="960"/>
    </w:pPr>
    <w:rPr>
      <w:rFonts w:asciiTheme="minorHAnsi" w:hAnsiTheme="minorHAnsi"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CD7F6B"/>
    <w:pPr>
      <w:spacing w:before="0" w:after="0"/>
      <w:ind w:left="1200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CD7F6B"/>
    <w:pPr>
      <w:spacing w:before="0" w:after="0"/>
      <w:ind w:left="1440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CD7F6B"/>
    <w:pPr>
      <w:spacing w:before="0" w:after="0"/>
      <w:ind w:left="1680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CD7F6B"/>
    <w:pPr>
      <w:spacing w:before="0" w:after="0"/>
      <w:ind w:left="1920"/>
    </w:pPr>
    <w:rPr>
      <w:rFonts w:asciiTheme="minorHAnsi" w:hAnsiTheme="minorHAnsi" w:cstheme="minorHAnsi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7F6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7F6B"/>
    <w:rPr>
      <w:rFonts w:ascii="Calibri" w:hAnsi="Calibr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CD7F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7F6B"/>
    <w:rPr>
      <w:rFonts w:ascii="Calibri" w:hAnsi="Calibri"/>
      <w:sz w:val="24"/>
    </w:rPr>
  </w:style>
  <w:style w:type="paragraph" w:styleId="Footer">
    <w:name w:val="footer"/>
    <w:basedOn w:val="Normal"/>
    <w:link w:val="FooterChar"/>
    <w:uiPriority w:val="99"/>
    <w:unhideWhenUsed/>
    <w:rsid w:val="00CD7F6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7F6B"/>
    <w:rPr>
      <w:rFonts w:ascii="Calibri" w:hAnsi="Calibri"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CD7F6B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D7F6B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CD7F6B"/>
    <w:rPr>
      <w:sz w:val="16"/>
      <w:szCs w:val="16"/>
    </w:rPr>
  </w:style>
  <w:style w:type="character" w:styleId="EndnoteReference">
    <w:name w:val="endnote reference"/>
    <w:basedOn w:val="DefaultParagraphFont"/>
    <w:uiPriority w:val="99"/>
    <w:semiHidden/>
    <w:unhideWhenUsed/>
    <w:rsid w:val="00CD7F6B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CD7F6B"/>
    <w:pPr>
      <w:spacing w:before="0"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CD7F6B"/>
    <w:rPr>
      <w:rFonts w:ascii="Calibri" w:hAnsi="Calibri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D7F6B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CD7F6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CD7F6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CD7F6B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</w:rPr>
  </w:style>
  <w:style w:type="character" w:styleId="UnresolvedMention">
    <w:name w:val="Unresolved Mention"/>
    <w:basedOn w:val="DefaultParagraphFont"/>
    <w:uiPriority w:val="99"/>
    <w:semiHidden/>
    <w:unhideWhenUsed/>
    <w:rsid w:val="00CD7F6B"/>
    <w:rPr>
      <w:color w:val="605E5C"/>
      <w:shd w:val="clear" w:color="auto" w:fill="E1DFDD"/>
    </w:rPr>
  </w:style>
  <w:style w:type="paragraph" w:customStyle="1" w:styleId="NormalData">
    <w:name w:val="NormalData"/>
    <w:basedOn w:val="Normal"/>
    <w:link w:val="NormalDataChar"/>
    <w:qFormat/>
    <w:rsid w:val="003F4CAF"/>
    <w:pPr>
      <w:spacing w:line="240" w:lineRule="auto"/>
    </w:pPr>
    <w:rPr>
      <w:rFonts w:ascii="Arial" w:hAnsi="Arial"/>
      <w:color w:val="0D0D0D" w:themeColor="text1" w:themeTint="F2"/>
    </w:rPr>
  </w:style>
  <w:style w:type="character" w:customStyle="1" w:styleId="NormalDataChar">
    <w:name w:val="NormalData Char"/>
    <w:basedOn w:val="DefaultParagraphFont"/>
    <w:link w:val="NormalData"/>
    <w:rsid w:val="003F4CAF"/>
    <w:rPr>
      <w:rFonts w:ascii="Arial" w:hAnsi="Arial"/>
      <w:color w:val="0D0D0D" w:themeColor="text1" w:themeTint="F2"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F4CAF"/>
    <w:rPr>
      <w:rFonts w:ascii="Arial" w:eastAsiaTheme="majorEastAsia" w:hAnsi="Arial" w:cstheme="majorBidi"/>
      <w:b/>
      <w:color w:val="0D0D0D" w:themeColor="text1" w:themeTint="F2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4CAF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4CA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styleId="Strong">
    <w:name w:val="Strong"/>
    <w:basedOn w:val="DefaultParagraphFont"/>
    <w:uiPriority w:val="22"/>
    <w:qFormat/>
    <w:rsid w:val="0039496A"/>
    <w:rPr>
      <w:b/>
      <w:bCs/>
    </w:rPr>
  </w:style>
  <w:style w:type="character" w:styleId="Emphasis">
    <w:name w:val="Emphasis"/>
    <w:basedOn w:val="DefaultParagraphFont"/>
    <w:uiPriority w:val="20"/>
    <w:qFormat/>
    <w:rsid w:val="00846F65"/>
    <w:rPr>
      <w:i/>
      <w:iCs/>
    </w:rPr>
  </w:style>
  <w:style w:type="paragraph" w:styleId="Revision">
    <w:name w:val="Revision"/>
    <w:hidden/>
    <w:uiPriority w:val="99"/>
    <w:semiHidden/>
    <w:rsid w:val="005D07C2"/>
    <w:pPr>
      <w:spacing w:after="0" w:line="240" w:lineRule="auto"/>
    </w:pPr>
    <w:rPr>
      <w:rFonts w:ascii="Calibri" w:hAnsi="Calibri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796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8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7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65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93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83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0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29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7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9" Type="http://schemas.openxmlformats.org/officeDocument/2006/relationships/image" Target="media/image34.png"/><Relationship Id="rId21" Type="http://schemas.openxmlformats.org/officeDocument/2006/relationships/image" Target="media/image16.png"/><Relationship Id="rId34" Type="http://schemas.openxmlformats.org/officeDocument/2006/relationships/image" Target="media/image29.png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32" Type="http://schemas.openxmlformats.org/officeDocument/2006/relationships/image" Target="media/image27.png"/><Relationship Id="rId37" Type="http://schemas.openxmlformats.org/officeDocument/2006/relationships/image" Target="media/image32.png"/><Relationship Id="rId40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image" Target="media/image23.png"/><Relationship Id="rId36" Type="http://schemas.openxmlformats.org/officeDocument/2006/relationships/image" Target="media/image31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31" Type="http://schemas.openxmlformats.org/officeDocument/2006/relationships/image" Target="media/image26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image" Target="media/image22.png"/><Relationship Id="rId30" Type="http://schemas.openxmlformats.org/officeDocument/2006/relationships/image" Target="media/image25.png"/><Relationship Id="rId35" Type="http://schemas.openxmlformats.org/officeDocument/2006/relationships/image" Target="media/image30.png"/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image" Target="media/image28.png"/><Relationship Id="rId38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FEB5A4-E5D0-43C7-A311-5C606BB018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74</TotalTime>
  <Pages>1</Pages>
  <Words>4142</Words>
  <Characters>21871</Characters>
  <Application>Microsoft Office Word</Application>
  <DocSecurity>0</DocSecurity>
  <Lines>754</Lines>
  <Paragraphs>3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irez Vallejo, Johan</dc:creator>
  <cp:keywords/>
  <dc:description/>
  <cp:lastModifiedBy>Johan Sebastian Ramirez Vallejo</cp:lastModifiedBy>
  <cp:revision>846</cp:revision>
  <dcterms:created xsi:type="dcterms:W3CDTF">2022-04-29T00:39:00Z</dcterms:created>
  <dcterms:modified xsi:type="dcterms:W3CDTF">2023-02-25T0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4258d654996717fc7591e2d0e15ab1e177808aefce10ac55f70973e9d695e763</vt:lpwstr>
  </property>
</Properties>
</file>